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2FC3A25" w14:textId="39B451E9" w:rsidR="00312462" w:rsidRDefault="00D86E72" w:rsidP="002371C8">
      <w:pPr>
        <w:pStyle w:val="Heading1"/>
        <w:rPr>
          <w:sz w:val="24"/>
          <w:szCs w:val="24"/>
        </w:rPr>
      </w:pPr>
      <w:bookmarkStart w:id="0" w:name="_GoBack"/>
      <w:r w:rsidRPr="00D86E72">
        <w:t xml:space="preserve">Quantifying </w:t>
      </w:r>
      <w:r w:rsidRPr="002371C8">
        <w:t>behavioural</w:t>
      </w:r>
      <w:r w:rsidRPr="00D86E72">
        <w:t xml:space="preserve"> and </w:t>
      </w:r>
      <w:r w:rsidR="00231DD0">
        <w:t>trophic</w:t>
      </w:r>
      <w:r w:rsidRPr="00D86E72">
        <w:t xml:space="preserve"> varia</w:t>
      </w:r>
      <w:r>
        <w:t>tion</w:t>
      </w:r>
      <w:r w:rsidR="00231DD0">
        <w:t xml:space="preserve"> among individuals</w:t>
      </w:r>
      <w:r>
        <w:t xml:space="preserve"> in </w:t>
      </w:r>
      <w:r w:rsidR="00231DD0">
        <w:t>an invasive marine fish</w:t>
      </w:r>
    </w:p>
    <w:p w14:paraId="2D165F91" w14:textId="77777777" w:rsidR="00312462" w:rsidRPr="004113A1" w:rsidRDefault="00312462" w:rsidP="002371C8"/>
    <w:p w14:paraId="3C4BC6EE" w14:textId="21BEC301" w:rsidR="00EE7E83" w:rsidRPr="00715FB4" w:rsidRDefault="004113A1" w:rsidP="002371C8">
      <w:r w:rsidRPr="00715FB4">
        <w:t xml:space="preserve">Nicholas P. </w:t>
      </w:r>
      <w:r w:rsidRPr="002371C8">
        <w:t>Moran</w:t>
      </w:r>
      <w:r w:rsidRPr="00AA7FF0">
        <w:rPr>
          <w:vertAlign w:val="superscript"/>
        </w:rPr>
        <w:t>1</w:t>
      </w:r>
      <w:r w:rsidR="00C20BE5">
        <w:rPr>
          <w:vertAlign w:val="superscript"/>
        </w:rPr>
        <w:t>,2</w:t>
      </w:r>
      <w:r w:rsidR="00EE7E83" w:rsidRPr="00715FB4">
        <w:t>*</w:t>
      </w:r>
    </w:p>
    <w:p w14:paraId="6393F658" w14:textId="2BE55616" w:rsidR="004113A1" w:rsidRPr="00715FB4" w:rsidRDefault="004113A1" w:rsidP="002371C8">
      <w:r w:rsidRPr="00715FB4">
        <w:t>André W. Visser</w:t>
      </w:r>
      <w:r w:rsidRPr="00715FB4">
        <w:rPr>
          <w:vertAlign w:val="superscript"/>
        </w:rPr>
        <w:t>1</w:t>
      </w:r>
      <w:r w:rsidR="00C20BE5">
        <w:rPr>
          <w:vertAlign w:val="superscript"/>
        </w:rPr>
        <w:t>,2</w:t>
      </w:r>
    </w:p>
    <w:p w14:paraId="3E5E8B19" w14:textId="77777777" w:rsidR="004113A1" w:rsidRPr="00715FB4" w:rsidRDefault="004113A1" w:rsidP="002371C8">
      <w:r w:rsidRPr="00715FB4">
        <w:t>Jane W. Behrens</w:t>
      </w:r>
      <w:r w:rsidRPr="00715FB4">
        <w:rPr>
          <w:vertAlign w:val="superscript"/>
        </w:rPr>
        <w:t>1</w:t>
      </w:r>
    </w:p>
    <w:p w14:paraId="13EB2DD1" w14:textId="2210B1BA" w:rsidR="00D86E72" w:rsidRPr="00715FB4" w:rsidRDefault="00D86E72" w:rsidP="002371C8"/>
    <w:p w14:paraId="6295B3E7" w14:textId="308BA209" w:rsidR="004113A1" w:rsidRPr="00C20BE5" w:rsidRDefault="00C20BE5" w:rsidP="002371C8">
      <w:r w:rsidRPr="00C20BE5">
        <w:t>1.</w:t>
      </w:r>
      <w:r>
        <w:t xml:space="preserve"> </w:t>
      </w:r>
      <w:r w:rsidR="004113A1" w:rsidRPr="00C20BE5">
        <w:t xml:space="preserve">DTU Aqua: National Institute of Aquatic Resources, Technical University of Denmark, </w:t>
      </w:r>
      <w:r w:rsidRPr="00C20BE5">
        <w:t xml:space="preserve">Kgs. </w:t>
      </w:r>
      <w:r w:rsidR="004113A1" w:rsidRPr="00C20BE5">
        <w:t>Lyngby, Denmark</w:t>
      </w:r>
    </w:p>
    <w:p w14:paraId="24238A26" w14:textId="412750E9" w:rsidR="004113A1" w:rsidRPr="00715FB4" w:rsidRDefault="00C20BE5" w:rsidP="002371C8">
      <w:r>
        <w:t xml:space="preserve">2. </w:t>
      </w:r>
      <w:r w:rsidRPr="00C20BE5">
        <w:t>Centre for Ocean Life - DTU Aqua, Technical University of Denmark, Kgs. Lyngby, Denmark</w:t>
      </w:r>
    </w:p>
    <w:p w14:paraId="6E2A5E8E" w14:textId="67CA6ACB" w:rsidR="004113A1" w:rsidRPr="00715FB4" w:rsidRDefault="004113A1" w:rsidP="002371C8">
      <w:r w:rsidRPr="00715FB4">
        <w:t> </w:t>
      </w:r>
    </w:p>
    <w:bookmarkEnd w:id="0"/>
    <w:p w14:paraId="74B61CDB" w14:textId="3F90580A" w:rsidR="004113A1" w:rsidRPr="00715FB4" w:rsidRDefault="004113A1" w:rsidP="002371C8">
      <w:r w:rsidRPr="00715FB4">
        <w:rPr>
          <w:b/>
          <w:bCs/>
        </w:rPr>
        <w:t xml:space="preserve">Short Running Title: </w:t>
      </w:r>
      <w:r w:rsidR="00DB6E4D">
        <w:t>Individual</w:t>
      </w:r>
      <w:r w:rsidR="00715FB4" w:rsidRPr="00715FB4">
        <w:t xml:space="preserve"> </w:t>
      </w:r>
      <w:r w:rsidR="00552D36">
        <w:t>behavioural and trophic variation</w:t>
      </w:r>
    </w:p>
    <w:p w14:paraId="56C0DA0D" w14:textId="77777777" w:rsidR="00EE7E83" w:rsidRPr="00715FB4" w:rsidRDefault="004113A1" w:rsidP="002371C8">
      <w:pPr>
        <w:rPr>
          <w:b/>
          <w:bCs/>
        </w:rPr>
        <w:sectPr w:rsidR="00EE7E83" w:rsidRPr="00715FB4" w:rsidSect="00961A5D">
          <w:pgSz w:w="11906" w:h="16838"/>
          <w:pgMar w:top="1440" w:right="1440" w:bottom="1440" w:left="1440" w:header="708" w:footer="708" w:gutter="0"/>
          <w:cols w:space="708"/>
          <w:docGrid w:linePitch="360"/>
        </w:sectPr>
      </w:pPr>
      <w:r w:rsidRPr="00715FB4">
        <w:t>*Author for correspondence at address 1 (E-mail: nicholaspatrickmoran@gmail.com)</w:t>
      </w:r>
      <w:r w:rsidRPr="00715FB4">
        <w:br/>
      </w:r>
      <w:r w:rsidRPr="00715FB4">
        <w:br/>
      </w:r>
      <w:r w:rsidRPr="00715FB4">
        <w:br/>
      </w:r>
    </w:p>
    <w:p w14:paraId="3BD01856" w14:textId="77777777" w:rsidR="002371C8" w:rsidRDefault="004113A1" w:rsidP="002371C8">
      <w:pPr>
        <w:pStyle w:val="Heading2"/>
      </w:pPr>
      <w:r w:rsidRPr="00715FB4">
        <w:lastRenderedPageBreak/>
        <w:t>Abstract</w:t>
      </w:r>
      <w:r w:rsidR="00C20BE5">
        <w:t xml:space="preserve"> </w:t>
      </w:r>
    </w:p>
    <w:p w14:paraId="43DDEDB9" w14:textId="3523DC88" w:rsidR="00EE7E83" w:rsidRDefault="00D41E4E" w:rsidP="002371C8">
      <w:r>
        <w:t xml:space="preserve">An individual animal’s behavioural traits can influence how they interact with their environment and determine the outcome of trophic/food web interactions, including what they eat, how vulnerable they are to being eaten and who they compete with. </w:t>
      </w:r>
      <w:r w:rsidR="00AB1589">
        <w:t>Quantifying</w:t>
      </w:r>
      <w:r w:rsidR="00EE7E83" w:rsidRPr="00715FB4">
        <w:t xml:space="preserve"> individual variation in behavioural traits is</w:t>
      </w:r>
      <w:r w:rsidR="00AB1589">
        <w:t xml:space="preserve"> </w:t>
      </w:r>
      <w:r w:rsidR="00EE7E83" w:rsidRPr="00715FB4">
        <w:t xml:space="preserve">often </w:t>
      </w:r>
      <w:r w:rsidR="003A32F8">
        <w:t xml:space="preserve">a </w:t>
      </w:r>
      <w:r w:rsidR="00EE7E83" w:rsidRPr="00715FB4">
        <w:t>time</w:t>
      </w:r>
      <w:r w:rsidR="00AB1589">
        <w:t>-</w:t>
      </w:r>
      <w:r w:rsidR="008B303A">
        <w:t>hungry and resource-demanding</w:t>
      </w:r>
      <w:r w:rsidR="00AB1589">
        <w:t xml:space="preserve"> process, requiring robust sample sizes, repeated tr</w:t>
      </w:r>
      <w:r w:rsidR="00EE7E83" w:rsidRPr="00715FB4">
        <w:t>i</w:t>
      </w:r>
      <w:r w:rsidR="00AB1589">
        <w:t>a</w:t>
      </w:r>
      <w:r w:rsidR="00EE7E83" w:rsidRPr="00715FB4">
        <w:t xml:space="preserve">ls and </w:t>
      </w:r>
      <w:r w:rsidR="00AB1589">
        <w:t>individual identification.</w:t>
      </w:r>
      <w:r w:rsidR="00EE7E83" w:rsidRPr="00715FB4">
        <w:t xml:space="preserve"> Coupling this approach with methods to measure individual variation i</w:t>
      </w:r>
      <w:r w:rsidR="00CA007C" w:rsidRPr="00715FB4">
        <w:t xml:space="preserve">n their </w:t>
      </w:r>
      <w:r w:rsidR="008B303A">
        <w:t>trophic state in the wild (e.g. stable isotope analysis)</w:t>
      </w:r>
      <w:r w:rsidR="009153E7" w:rsidRPr="00715FB4">
        <w:t xml:space="preserve"> is </w:t>
      </w:r>
      <w:r>
        <w:t>particularly challenging. Such processes</w:t>
      </w:r>
      <w:r w:rsidR="009153E7" w:rsidRPr="00715FB4">
        <w:t xml:space="preserve"> </w:t>
      </w:r>
      <w:r>
        <w:t>require tissue removal from individuals and have the</w:t>
      </w:r>
      <w:r w:rsidR="009153E7" w:rsidRPr="00715FB4">
        <w:t xml:space="preserve"> potential to </w:t>
      </w:r>
      <w:r w:rsidR="00AB1589">
        <w:t xml:space="preserve">induce behavioural changes in individuals. </w:t>
      </w:r>
      <w:r w:rsidR="003A32F8">
        <w:t>Nonetheless</w:t>
      </w:r>
      <w:r w:rsidR="00AB1589">
        <w:t>, there is a clear need to quantify behavioural-trait effe</w:t>
      </w:r>
      <w:r w:rsidR="008B303A">
        <w:t>cts on ecological interactions.</w:t>
      </w:r>
      <w:r>
        <w:t xml:space="preserve"> For the</w:t>
      </w:r>
      <w:r w:rsidR="008B303A">
        <w:t xml:space="preserve"> invasive species such as the round goby (</w:t>
      </w:r>
      <w:r w:rsidR="008B303A" w:rsidRPr="00AB1589">
        <w:rPr>
          <w:i/>
        </w:rPr>
        <w:t>Neogobius melanostomus</w:t>
      </w:r>
      <w:r>
        <w:t>), populations in invaded marine-brackish ecosystems are often found to have strong among-individual variation in behavioural traits (e.g. bold-exploratory traits) that can differ between populations across their invasion front. T</w:t>
      </w:r>
      <w:r w:rsidR="00AB1589">
        <w:t xml:space="preserve">herefore an individual approach is needed to </w:t>
      </w:r>
      <w:r>
        <w:t>quantify their impacts on the communities of recipient ecosystems.</w:t>
      </w:r>
      <w:r w:rsidR="00AB1589">
        <w:t xml:space="preserve"> This study presents a novel methodological approach, combining </w:t>
      </w:r>
      <w:r>
        <w:t xml:space="preserve">laboratory-based </w:t>
      </w:r>
      <w:r w:rsidR="003D3727">
        <w:t xml:space="preserve">behavioural tests </w:t>
      </w:r>
      <w:r>
        <w:t xml:space="preserve">with </w:t>
      </w:r>
      <w:r w:rsidR="00AB1589">
        <w:t>field-based stable isotope analysis of food web interactions</w:t>
      </w:r>
      <w:r w:rsidR="003D3727">
        <w:t>, focusing on</w:t>
      </w:r>
      <w:r w:rsidR="00463E81">
        <w:t xml:space="preserve"> an established invasive population of round gobies in the </w:t>
      </w:r>
      <w:r w:rsidR="00463E81" w:rsidRPr="00463E81">
        <w:t xml:space="preserve">Southwest </w:t>
      </w:r>
      <w:r w:rsidR="00463E81">
        <w:t xml:space="preserve">Baltic Sea. We find that substantial individual variation in trophic state and behavioural state in this species, </w:t>
      </w:r>
      <w:commentRangeStart w:id="1"/>
      <w:r w:rsidR="00463E81" w:rsidRPr="00463E81">
        <w:rPr>
          <w:highlight w:val="yellow"/>
        </w:rPr>
        <w:t>…..</w:t>
      </w:r>
      <w:r w:rsidR="003D3727">
        <w:t>, This highlights that individual round gobies differ may significantly in how they are impacting invaded communities,</w:t>
      </w:r>
      <w:r w:rsidR="00463E81">
        <w:t xml:space="preserve"> </w:t>
      </w:r>
      <w:commentRangeEnd w:id="1"/>
      <w:r w:rsidR="00463E81">
        <w:rPr>
          <w:rStyle w:val="CommentReference"/>
        </w:rPr>
        <w:commentReference w:id="1"/>
      </w:r>
      <w:r w:rsidR="00463E81">
        <w:t>and that</w:t>
      </w:r>
      <w:r w:rsidR="003D3727">
        <w:t xml:space="preserve"> behavioural variation may be a key component of this. Furthermore, this demonstrates that experimentally</w:t>
      </w:r>
      <w:r w:rsidR="00463E81">
        <w:t xml:space="preserve"> quantifying </w:t>
      </w:r>
      <w:r w:rsidR="003D3727">
        <w:t>behavioural-trophic correlations</w:t>
      </w:r>
      <w:r w:rsidR="00463E81">
        <w:t xml:space="preserve"> is a </w:t>
      </w:r>
      <w:r w:rsidR="003D3727">
        <w:t xml:space="preserve">viable approach </w:t>
      </w:r>
      <w:r w:rsidR="00B87FB7">
        <w:t>for</w:t>
      </w:r>
      <w:r w:rsidR="003D3727">
        <w:t xml:space="preserve"> </w:t>
      </w:r>
      <w:r w:rsidR="00B87FB7">
        <w:t>exploring</w:t>
      </w:r>
      <w:r w:rsidR="003D3727">
        <w:t xml:space="preserve"> individual-level</w:t>
      </w:r>
      <w:r w:rsidR="00B87FB7">
        <w:t xml:space="preserve"> ecological variation in wild populations</w:t>
      </w:r>
      <w:r w:rsidR="003D3727">
        <w:t>.</w:t>
      </w:r>
    </w:p>
    <w:p w14:paraId="453ED676" w14:textId="566833F4" w:rsidR="00EE7E83" w:rsidRPr="00715FB4" w:rsidRDefault="00EE7E83" w:rsidP="002371C8"/>
    <w:p w14:paraId="6CA59044" w14:textId="01A2360F" w:rsidR="004113A1" w:rsidRPr="00715FB4" w:rsidRDefault="00C20BE5" w:rsidP="002371C8">
      <w:pPr>
        <w:rPr>
          <w:b/>
        </w:rPr>
      </w:pPr>
      <w:r>
        <w:rPr>
          <w:b/>
        </w:rPr>
        <w:t xml:space="preserve">Keywords </w:t>
      </w:r>
      <w:r w:rsidRPr="00C20BE5">
        <w:t>individualized niche</w:t>
      </w:r>
      <w:r>
        <w:t>, invasion, personality, boldness, exploration, Gobiidae</w:t>
      </w:r>
    </w:p>
    <w:p w14:paraId="58F974E3" w14:textId="7C17F7AF" w:rsidR="00715FB4" w:rsidRPr="00715FB4" w:rsidRDefault="00B87FB7" w:rsidP="002371C8">
      <w:pPr>
        <w:pStyle w:val="Heading2"/>
      </w:pPr>
      <w:r w:rsidRPr="002371C8">
        <w:lastRenderedPageBreak/>
        <w:t>I</w:t>
      </w:r>
      <w:r w:rsidR="00715FB4" w:rsidRPr="002371C8">
        <w:t>ntroduction</w:t>
      </w:r>
    </w:p>
    <w:p w14:paraId="4B8659A8" w14:textId="623FD76D" w:rsidR="0044465E" w:rsidRDefault="00DB6E4D" w:rsidP="002371C8">
      <w:r>
        <w:t>Intraspecific</w:t>
      </w:r>
      <w:r w:rsidR="00715FB4" w:rsidRPr="00715FB4">
        <w:t xml:space="preserve"> behavioural variation is </w:t>
      </w:r>
      <w:r w:rsidR="00715FB4">
        <w:t>closely</w:t>
      </w:r>
      <w:r w:rsidR="00715FB4" w:rsidRPr="00715FB4">
        <w:t xml:space="preserve"> linked to many ecological processes, including </w:t>
      </w:r>
      <w:r w:rsidR="009C1DE4">
        <w:t xml:space="preserve">diet, </w:t>
      </w:r>
      <w:r w:rsidR="00715FB4" w:rsidRPr="00715FB4">
        <w:t>predator-prey dynamics</w:t>
      </w:r>
      <w:r w:rsidR="00715FB4">
        <w:t xml:space="preserve">, </w:t>
      </w:r>
      <w:r w:rsidR="00715FB4" w:rsidRPr="00715FB4">
        <w:t>social interactions</w:t>
      </w:r>
      <w:r w:rsidR="00715FB4">
        <w:t xml:space="preserve"> and biological invasions</w:t>
      </w:r>
      <w:r w:rsidR="00715FB4" w:rsidRPr="00715FB4">
        <w:t xml:space="preserve"> </w:t>
      </w:r>
      <w:r w:rsidR="00715FB4">
        <w:fldChar w:fldCharType="begin"/>
      </w:r>
      <w:r w:rsidR="00B930AF">
        <w:instrText xml:space="preserve"> ADDIN ZOTERO_ITEM CSL_CITATION {"citationID":"bvXYnLLV","properties":{"formattedCitation":"(R\\uc0\\u233{}ale et al., 2007; Wolf and Weissing, 2012)","plainCitation":"(Réale et al., 2007; Wolf and Weissing, 2012)","noteIndex":0},"citationItems":[{"id":69,"uris":["http://zotero.org/users/5224473/items/VDIVNIZ5"],"uri":["http://zotero.org/users/5224473/items/VDIVNIZ5"],"itemData":{"id":69,"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id":366,"uris":["http://zotero.org/users/5224473/items/M4JYE7GD"],"uri":["http://zotero.org/users/5224473/items/M4JYE7GD"],"itemData":{"id":366,"type":"article-journal","container-title":"Trends in Ecology &amp; Evolution","DOI":"10.1016/j.tree.2012.05.001","ISSN":"0169-5347","issue":"8","journalAbbreviation":"Trends in Ecology &amp; Evolution","page":"452-461","title":"Animal personalities: consequences for ecology and evolution","volume":"27","author":[{"family":"Wolf","given":"Max"},{"family":"Weissing","given":"Franz J."}],"issued":{"date-parts":[["2012",8,1]]}}}],"schema":"https://github.com/citation-style-language/schema/raw/master/csl-citation.json"} </w:instrText>
      </w:r>
      <w:r w:rsidR="00715FB4">
        <w:fldChar w:fldCharType="separate"/>
      </w:r>
      <w:r w:rsidR="009E69E2" w:rsidRPr="009E69E2">
        <w:t>(Réale et al., 2007; Wolf and Weissing, 2012)</w:t>
      </w:r>
      <w:r w:rsidR="00715FB4">
        <w:fldChar w:fldCharType="end"/>
      </w:r>
      <w:r w:rsidR="00715FB4">
        <w:t xml:space="preserve">. </w:t>
      </w:r>
      <w:r>
        <w:t>Behavioural</w:t>
      </w:r>
      <w:r w:rsidR="004A2031">
        <w:t xml:space="preserve"> differences</w:t>
      </w:r>
      <w:r w:rsidR="00715FB4" w:rsidRPr="00715FB4">
        <w:t xml:space="preserve"> </w:t>
      </w:r>
      <w:r>
        <w:t>among individuals</w:t>
      </w:r>
      <w:r w:rsidR="00715FB4" w:rsidRPr="00715FB4">
        <w:t xml:space="preserve"> may be derived from</w:t>
      </w:r>
      <w:r w:rsidR="003A32F8">
        <w:t xml:space="preserve"> a combination of</w:t>
      </w:r>
      <w:r w:rsidR="00715FB4" w:rsidRPr="00715FB4">
        <w:t xml:space="preserve"> underlying </w:t>
      </w:r>
      <w:r w:rsidR="009C1DE4" w:rsidRPr="00715FB4">
        <w:t>genetic</w:t>
      </w:r>
      <w:r w:rsidR="003A32F8">
        <w:t>/</w:t>
      </w:r>
      <w:r w:rsidR="009C1DE4" w:rsidRPr="00715FB4">
        <w:t xml:space="preserve">epigenetic </w:t>
      </w:r>
      <w:r w:rsidR="00715FB4" w:rsidRPr="00715FB4">
        <w:t xml:space="preserve">variation </w:t>
      </w:r>
      <w:r w:rsidR="003A32F8">
        <w:t>and</w:t>
      </w:r>
      <w:r w:rsidR="004A2031">
        <w:t xml:space="preserve"> phenotypic plasticity </w:t>
      </w:r>
      <w:r w:rsidR="00B300D7">
        <w:fldChar w:fldCharType="begin"/>
      </w:r>
      <w:r w:rsidR="00B930AF">
        <w:instrText xml:space="preserve"> ADDIN ZOTERO_ITEM CSL_CITATION {"citationID":"GZ8Xyv3K","properties":{"formattedCitation":"(Nussey et al., 2007; Dingemanse et al., 2010)","plainCitation":"(Nussey et al., 2007; Dingemanse et al., 2010)","noteIndex":0},"citationItems":[{"id":4671,"uris":["http://zotero.org/users/5224473/items/XI7Y735T"],"uri":["http://zotero.org/users/5224473/items/XI7Y735T"],"itemData":{"id":4671,"type":"article-journal","abstract":"The ability of individual organisms to alter morphological and life-history traits in response to the conditions they experience is an example of phenotypic plasticity which is fundamental to any population's ability to deal with short-term environmental change. We currently know little about the prevalence, and evolutionary and ecological causes and consequences of variation in life history plasticity in the wild. Here we outline an analytical framework, utilizing the reaction norm concept and random regression statistical models, to assess the between-individual variation in life history plasticity that may underlie population level responses to the environment at both phenotypic and genetic levels. We discuss applications of this framework to date in wild vertebrate populations, and illustrate how natural selection and ecological constraint may alter a population's response to the environment through their effects at the individual level. Finally, we present future directions and challenges for research into individual plasticity.","container-title":"Journal of Evolutionary Biology","DOI":"10.1111/j.1420-9101.2007.01300.x","ISSN":"1420-9101","issue":"3","language":"en","note":"_eprint: https://onlinelibrary.wiley.com/doi/pdf/10.1111/j.1420-9101.2007.01300.x","page":"831-844","source":"Wiley Online Library","title":"The evolutionary ecology of individual phenotypic plasticity in wild populations","volume":"20","author":[{"family":"Nussey","given":"D. H."},{"family":"Wilson","given":"A. J."},{"family":"Brommer","given":"J. E."}],"issued":{"date-parts":[["2007"]]}}},{"id":4674,"uris":["http://zotero.org/users/5224473/items/KFISJBTU"],"uri":["http://zotero.org/users/5224473/items/KFISJBTU"],"itemData":{"id":4674,"type":"article-journal","abstract":"Recent studies in the field of behavioural ecology have revealed intriguing variation in behaviour within single populations. Increasing evidence suggests that individual animals differ in their average level of behaviour displayed across a range of contexts (animal ‘personality’), and in their responsiveness to environmental variation (plasticity), and that these phenomena can be considered complementary aspects of the individual phenotype. How should this complex variation be studied? Here, we outline how central ideas in behavioural ecology and quantitative genetics can be combined within a single framework based on the concept of ‘behavioural reaction norms’. This integrative approach facilitates analysis of phenomena usually studied separately in terms of personality and plasticity, thereby enhancing understanding of their adaptive nature.","container-title":"Trends in Ecology &amp; Evolution","DOI":"10.1016/j.tree.2009.07.013","ISSN":"0169-5347","issue":"2","journalAbbreviation":"Trends in Ecology &amp; Evolution","language":"en","page":"81-89","source":"ScienceDirect","title":"Behavioural reaction norms: animal personality meets individual plasticity","title-short":"Behavioural reaction norms","volume":"25","author":[{"family":"Dingemanse","given":"Niels J."},{"family":"Kazem","given":"Anahita J. N."},{"family":"Réale","given":"Denis"},{"family":"Wright","given":"Jonathan"}],"issued":{"date-parts":[["2010",2,1]]}}}],"schema":"https://github.com/citation-style-language/schema/raw/master/csl-citation.json"} </w:instrText>
      </w:r>
      <w:r w:rsidR="00B300D7">
        <w:fldChar w:fldCharType="separate"/>
      </w:r>
      <w:r w:rsidR="00B300D7" w:rsidRPr="00B300D7">
        <w:t>(Nussey et al., 2007; Dingemanse et al., 2010)</w:t>
      </w:r>
      <w:r w:rsidR="00B300D7">
        <w:fldChar w:fldCharType="end"/>
      </w:r>
      <w:r w:rsidR="0044465E">
        <w:t xml:space="preserve">, and consistent behavioural variation (i.e. animal personality) is commonly expressed across a wide range of taxa </w:t>
      </w:r>
      <w:r w:rsidR="0044465E">
        <w:fldChar w:fldCharType="begin"/>
      </w:r>
      <w:r w:rsidR="00B930AF">
        <w:instrText xml:space="preserve"> ADDIN ZOTERO_ITEM CSL_CITATION {"citationID":"5OlEt2fD","properties":{"formattedCitation":"(Gosling, 2008)","plainCitation":"(Gosling, 2008)","noteIndex":0},"citationItems":[{"id":135,"uris":["http://zotero.org/users/5224473/items/2YXPJ7UD"],"uri":["http://zotero.org/users/5224473/items/2YXPJ7UD"],"itemData":{"id":135,"type":"article-journal","abstract":"Over the past decade, research on animal personality has flourished in numerous disciplines ranging from Behavioral Ecology and Developmental Psychobiology to Genetics and Comparative Psychology. The broad appeal of animal studies is that, in comparison with human studies, they afford greater experimental control, more options for measuring physiological and genetic parameters, greater opportunities for naturalistic observation, and an accelerated life course. Past research has established that personality (a) exists and can be measured in animals; (b) can be identified in a broad array of species, ranging from squid, crickets, and lizards, to trout, geese, and orangutans; and (c) shows considerable cross-species generality for some dimensions. The wave of new studies is shedding fresh light on traditional issues in personality research (How do early experiences affect adult personality?), raising novel questions (What are the evolutionary origins of personality traits?) and addressing practical problems (Which dogs are best suited to detecting explosives?).","container-title":"Social and Personality Psychology Compass","DOI":"10.1111/j.1751-9004.2008.00087.x","ISSN":"1751-9004","issue":"2","language":"en","page":"985-1001","source":"Wiley Online Library","title":"Personality in Non-human Animals","volume":"2","author":[{"family":"Gosling","given":"Samuel D."}],"issued":{"date-parts":[["2008",3,1]]}}}],"schema":"https://github.com/citation-style-language/schema/raw/master/csl-citation.json"} </w:instrText>
      </w:r>
      <w:r w:rsidR="0044465E">
        <w:fldChar w:fldCharType="separate"/>
      </w:r>
      <w:r w:rsidR="0044465E" w:rsidRPr="0044465E">
        <w:t>(Gosling, 2008)</w:t>
      </w:r>
      <w:r w:rsidR="0044465E">
        <w:fldChar w:fldCharType="end"/>
      </w:r>
      <w:r w:rsidR="0044465E">
        <w:t xml:space="preserve">. </w:t>
      </w:r>
      <w:r w:rsidR="008512ED">
        <w:t xml:space="preserve">Among-individual </w:t>
      </w:r>
      <w:r w:rsidR="00CC2F21">
        <w:t xml:space="preserve">variation in </w:t>
      </w:r>
      <w:r w:rsidR="008512ED">
        <w:t>risk-taking behaviour is often observed, where the terms ‘risk’ is often used in relation to an individual’s willingness to engage in behaviour involving novelty (e.g. engaging or interacting with a novel environment or object</w:t>
      </w:r>
      <w:r w:rsidR="007335D1">
        <w:t>,</w:t>
      </w:r>
      <w:r w:rsidR="008512ED">
        <w:t xml:space="preserve"> </w:t>
      </w:r>
      <w:r w:rsidR="008512ED">
        <w:fldChar w:fldCharType="begin"/>
      </w:r>
      <w:r w:rsidR="00B930AF">
        <w:instrText xml:space="preserve"> ADDIN ZOTERO_ITEM CSL_CITATION {"citationID":"97Efj5r6","properties":{"formattedCitation":"(White et al., 2013)","plainCitation":"(White et al., 2013)","dontUpdate":true,"noteIndex":0},"citationItems":[{"id":23,"uris":["http://zotero.org/users/5224473/items/WVUQ99FK"],"uri":["http://zotero.org/users/5224473/items/WVUQ99FK"],"itemData":{"id":2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8512ED">
        <w:fldChar w:fldCharType="separate"/>
      </w:r>
      <w:r w:rsidR="008512ED" w:rsidRPr="008512ED">
        <w:t>White et al., 2013)</w:t>
      </w:r>
      <w:r w:rsidR="008512ED">
        <w:fldChar w:fldCharType="end"/>
      </w:r>
      <w:r w:rsidR="008512ED">
        <w:t xml:space="preserve"> or direct predation risk </w:t>
      </w:r>
      <w:r w:rsidR="008512ED">
        <w:fldChar w:fldCharType="begin"/>
      </w:r>
      <w:r w:rsidR="00B930AF">
        <w:instrText xml:space="preserve"> ADDIN ZOTERO_ITEM CSL_CITATION {"citationID":"9ql6IMBK","properties":{"formattedCitation":"(R\\uc0\\u233{}ale et al., 2007)","plainCitation":"(Réale et al., 2007)","noteIndex":0},"citationItems":[{"id":69,"uris":["http://zotero.org/users/5224473/items/VDIVNIZ5"],"uri":["http://zotero.org/users/5224473/items/VDIVNIZ5"],"itemData":{"id":69,"type":"article-journal","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container-title":"Biological Reviews","DOI":"10.1111/j.1469-185X.2007.00010.x","ISSN":"1469-185X","issue":"2","language":"en","page":"291-318","source":"Wiley Online Library","title":"Integrating animal temperament within ecology and evolution","volume":"82","author":[{"family":"Réale","given":"Denis"},{"family":"Reader","given":"Simon M."},{"family":"Sol","given":"Daniel"},{"family":"McDougall","given":"Peter T."},{"family":"Dingemanse","given":"Niels J."}],"issued":{"date-parts":[["2007",5,1]]}}}],"schema":"https://github.com/citation-style-language/schema/raw/master/csl-citation.json"} </w:instrText>
      </w:r>
      <w:r w:rsidR="008512ED">
        <w:fldChar w:fldCharType="separate"/>
      </w:r>
      <w:r w:rsidR="008512ED" w:rsidRPr="008512ED">
        <w:t>(Réale et al., 2007)</w:t>
      </w:r>
      <w:r w:rsidR="008512ED">
        <w:fldChar w:fldCharType="end"/>
      </w:r>
      <w:r w:rsidR="008512ED">
        <w:t xml:space="preserve">. </w:t>
      </w:r>
      <w:r w:rsidR="007335D1">
        <w:t>O</w:t>
      </w:r>
      <w:r w:rsidR="008512ED">
        <w:t>ften referred to as boldness or exploratory traits, engaging in risk</w:t>
      </w:r>
      <w:r w:rsidR="00F31610">
        <w:t>y behaviours often</w:t>
      </w:r>
      <w:r w:rsidR="008512ED">
        <w:t xml:space="preserve"> involve</w:t>
      </w:r>
      <w:r w:rsidR="00F31610">
        <w:t>s</w:t>
      </w:r>
      <w:r w:rsidR="008512ED">
        <w:t xml:space="preserve"> a trade-off between resource acquisition and potential mortality/predation</w:t>
      </w:r>
      <w:r w:rsidR="007335D1">
        <w:t xml:space="preserve"> </w:t>
      </w:r>
      <w:r w:rsidR="007335D1">
        <w:fldChar w:fldCharType="begin"/>
      </w:r>
      <w:r w:rsidR="00B930AF">
        <w:instrText xml:space="preserve"> ADDIN ZOTERO_ITEM CSL_CITATION {"citationID":"BntnOVbl","properties":{"formattedCitation":"(Moran et al., 2020)","plainCitation":"(Moran et al., 2020)","noteIndex":0},"citationItems":[{"id":5031,"uris":["http://zotero.org/users/5224473/items/26W6N8H4"],"uri":["http://zotero.org/users/5224473/items/26W6N8H4"],"itemData":{"id":5031,"type":"article-journal","abstract":"Animal behaviour can lead to varying levels of risk, and an individual's physical condition can alter the potential costs and benefits of undertaking risky behaviours. How risk-taking behaviour depends on condition is subject to contrasting hypotheses. The asset protection principle proposes that individuals in better condition should be more risk averse, as they have higher future reproductive potential (i.e. more to lose). The state-dependent safety hypothesis proposes that high-condition individuals that are more likely to survive and maximise the benefits of risky situations may make apparently riskier choices, as their individual risk is in fact lower. We systematically searched for studies that experimentally manipulated animals’ nutritional or energetic condition through diet treatments, and subsequently measured risk-taking behaviour in contexts relating to predation, novelty and exploration. Our meta-analysis quantified condition effects on risk-taking behaviour at both the mean and variance level. We preregistered our methods and hypotheses prior to conducting the study. Phylogenetic multilevel meta-analysis revealed that the lower-nutritional-condition individuals showed on average ca. 26% greater tendency towards risk than high-condition individuals (95% confidence interval: 15–38%; N = 126 studies, 1297 effect sizes). Meta-regressions revealed several factors influencing the overall effect, such as the experimental context used to measure risk-taking behaviour, and the life stage when condition was manipulated. Meta-analysis of variance revealed no clear overall effect of condition on behavioural variance (on average ca. 3% decrease in variance in low- versus high-condition groups; 95% confidence interval: −8 to 3%; N = 119 studies, 1235 effect sizes), however, the experimental context was an important factor influencing the strength and direction of the variance effect. Our comprehensive systematic review and meta-analysis provide insights into the roles of state dependency and plasticity in intraspecific behavioural variation. While heterogeneity among effect sizes was high, our results show that poor nutritional state on average increases risk taking in ecological contexts involving predation, novelty and exploration.","container-title":"Biological Reviews","DOI":"https://doi.org/10.1111/brv.12655","ISSN":"1469-185X","issue":"n/a","language":"en","note":"_eprint: https://onlinelibrary.wiley.com/doi/pdf/10.1111/brv.12655","source":"Wiley Online Library","title":"Poor nutritional condition promotes high-risk behaviours: a systematic review and meta-analysis","title-short":"Poor nutritional condition promotes high-risk behaviours","URL":"https://onlinelibrary.wiley.com/doi/abs/10.1111/brv.12655","volume":"n/a","author":[{"family":"Moran","given":"Nicholas P."},{"family":"Sánchez‐Tójar","given":"Alfredo"},{"family":"Schielzeth","given":"Holger"},{"family":"Reinhold","given":"Klaus"}],"accessed":{"date-parts":[["2020",12,10]]},"issued":{"date-parts":[["2020"]]}}}],"schema":"https://github.com/citation-style-language/schema/raw/master/csl-citation.json"} </w:instrText>
      </w:r>
      <w:r w:rsidR="007335D1">
        <w:fldChar w:fldCharType="separate"/>
      </w:r>
      <w:r w:rsidR="007335D1" w:rsidRPr="007335D1">
        <w:t>(Moran et al., 2020)</w:t>
      </w:r>
      <w:r w:rsidR="007335D1">
        <w:fldChar w:fldCharType="end"/>
      </w:r>
      <w:r w:rsidR="00F31610">
        <w:t xml:space="preserve">. </w:t>
      </w:r>
      <w:r w:rsidR="007335D1">
        <w:t>As such, v</w:t>
      </w:r>
      <w:r w:rsidR="00F31610">
        <w:t xml:space="preserve">ariation in risk-taking can </w:t>
      </w:r>
      <w:r w:rsidR="007335D1">
        <w:t xml:space="preserve">be </w:t>
      </w:r>
      <w:r w:rsidR="00F31610">
        <w:t>associat</w:t>
      </w:r>
      <w:r w:rsidR="007335D1">
        <w:t>ed</w:t>
      </w:r>
      <w:r w:rsidR="00F31610">
        <w:t xml:space="preserve"> with</w:t>
      </w:r>
      <w:r w:rsidR="007335D1">
        <w:t xml:space="preserve"> differences </w:t>
      </w:r>
      <w:r w:rsidR="00F31610">
        <w:t xml:space="preserve">in </w:t>
      </w:r>
      <w:r w:rsidR="007335D1">
        <w:t>feeding behaviour</w:t>
      </w:r>
      <w:r w:rsidR="00F31610">
        <w:t xml:space="preserve"> and vulnerability</w:t>
      </w:r>
      <w:r w:rsidR="007335D1">
        <w:t xml:space="preserve"> to predation </w:t>
      </w:r>
      <w:r w:rsidR="007335D1">
        <w:fldChar w:fldCharType="begin"/>
      </w:r>
      <w:r w:rsidR="00B930AF">
        <w:instrText xml:space="preserve"> ADDIN ZOTERO_ITEM CSL_CITATION {"citationID":"NVnmxS58","properties":{"formattedCitation":"(Jolles et al., 2013, 2016; White et al., 2013)","plainCitation":"(Jolles et al., 2013, 2016; White et al., 2013)","noteIndex":0},"citationItems":[{"id":2368,"uris":["http://zotero.org/groups/2241010/items/2C6GC9HH"],"uri":["http://zotero.org/groups/2241010/items/2C6GC9HH"],"itemData":{"id":2368,"type":"article-journal","DOI":"10.1016/j.anbehav.2013.03.013","page":"1261-1269","title":"Dominance, pair bonds and boldness determine social-foraging tactics in rooks, Corvus frugilegus","volume":"85","author":[{"family":"Jolles","given":"Jolle W."},{"family":"Ostojic","given":"Ljerka"},{"family":"Clayton","given":"Nicola S."}],"issued":{"date-parts":[["2013"]]}}},{"id":5082,"uris":["http://zotero.org/users/5224473/items/8FN2BINH"],"uri":["http://zotero.org/users/5224473/items/8FN2BINH"],"itemData":{"id":5082,"type":"article-journal","abstract":"To investigate the link between personality and maximum food intake of inactive individuals, food-deprived three-spined sticklebacks Gasterosteus aculeatus at rest in their home compartments were provided with ad libitum prey items. Bolder individuals ate considerably more than shyer individuals, even after accounting for body size, while sociability did not have an effect. These findings support pace-of-life theory predicting that life-history strategies are linked to boldness.","container-title":"Journal of Fish Biology","DOI":"10.1111/jfb.12934","ISSN":"1095-8649","issue":"4","journalAbbreviation":"J Fish Biol","language":"eng","note":"PMID: 26940195\nPMCID: PMC4982035","page":"1661-1668","source":"PubMed","title":"Food intake rates of inactive fish are positively linked to boldness in three-spined sticklebacks Gasterosteus aculeatus","volume":"88","author":[{"family":"Jolles","given":"J. W."},{"family":"Manica","given":"A."},{"family":"Boogert","given":"N. J."}],"issued":{"date-parts":[["2016",4]]}}},{"id":23,"uris":["http://zotero.org/users/5224473/items/WVUQ99FK"],"uri":["http://zotero.org/users/5224473/items/WVUQ99FK"],"itemData":{"id":23,"type":"article-journal","abstract":"Boldness is the propensity of an animal to engage in risky behavior. Many variations of novel-object or novel-environment tests have been used to quantify the boldness of animals, although the relationship between test outcomes has rarely been investigated. Furthermore, the relationship of outcomes to any ecological aspect of fitness is generally assumed, rather than measured directly. Our study is the first to compare how the outcomes of the same test of boldness differ among observers and how different tests of boldness relate to the survival of individuals in the field. Newly-metamorphosed lemon damselfish, Pomacentrus moluccensis, were placed onto replicate patches of natural habitat. Individual behavior was quantified using four tests (composed of a total of 12 different measures of behavior): latency to enter a novel environment, activity in a novel environment, and reactions to threatening and benign novel objects. After behavior was quantified, survival was monitored for two days during which time fish were exposed to natural predators. Variation among observers was low for most of the 12 measures, except distance moved and the threat test (reaction to probe thrust), which displayed unacceptable amounts of inter-observer variation. Overall, the results of the behavioral tests suggested that novel environment and novel object tests quantified similar behaviors, yet these behavioral measures were not interchangeable. Multiple measures of behavior within the context of novel environment or object tests were the most robust way to assess boldness and these measures have a complex relationship with survivorship of young fish in the field. Body size and distance ventured from shelter were the only variables that had a direct and positive relationship with survival.","container-title":"PLoS ONE","DOI":"10.1371/journal.pone.0068900","ISSN":"1932-6203","issue":"7","journalAbbreviation":"PLoS One","note":"PMID: 23874804\nPMCID: PMC3712919","source":"PubMed Central","title":"A Comparison of Measures of Boldness and Their Relationships to Survival in Young Fish","URL":"https://www.ncbi.nlm.nih.gov/pmc/articles/PMC3712919/","volume":"8","author":[{"family":"White","given":"James R."},{"family":"Meekan","given":"Mark G."},{"family":"McCormick","given":"Mark I."},{"family":"Ferrari","given":"Maud C. O."}],"accessed":{"date-parts":[["2018",8,28]]},"issued":{"date-parts":[["2013",7,16]]}}}],"schema":"https://github.com/citation-style-language/schema/raw/master/csl-citation.json"} </w:instrText>
      </w:r>
      <w:r w:rsidR="007335D1">
        <w:fldChar w:fldCharType="separate"/>
      </w:r>
      <w:r w:rsidR="007335D1" w:rsidRPr="007335D1">
        <w:t>(Jolles et al., 2013, 2016; White et al., 2013)</w:t>
      </w:r>
      <w:r w:rsidR="007335D1">
        <w:fldChar w:fldCharType="end"/>
      </w:r>
      <w:r w:rsidR="007335D1">
        <w:t xml:space="preserve">. Therefore, quantifying links between behavioural variation and ecological interactions may be critical to understanding how an individual </w:t>
      </w:r>
      <w:r w:rsidR="00CC2F21">
        <w:t>and their population</w:t>
      </w:r>
      <w:r w:rsidR="007335D1">
        <w:t xml:space="preserve"> </w:t>
      </w:r>
      <w:r w:rsidR="00CC2F21">
        <w:t>affect</w:t>
      </w:r>
      <w:r w:rsidR="007335D1">
        <w:t xml:space="preserve"> their environment. </w:t>
      </w:r>
    </w:p>
    <w:p w14:paraId="5B0DC378" w14:textId="0958D30D" w:rsidR="00CC2F21" w:rsidRDefault="00CC2F21" w:rsidP="002371C8">
      <w:pPr>
        <w:pStyle w:val="NormalWeb"/>
      </w:pPr>
    </w:p>
    <w:p w14:paraId="2DCC4A28" w14:textId="0302696B" w:rsidR="0010375A" w:rsidRDefault="006B4535" w:rsidP="001F37CB">
      <w:r>
        <w:t>Where behavioural traits are linked to feeding interactions, t</w:t>
      </w:r>
      <w:r w:rsidR="009E69E2">
        <w:t xml:space="preserve">he </w:t>
      </w:r>
      <w:r>
        <w:t>traits of a</w:t>
      </w:r>
      <w:r w:rsidR="009E69E2">
        <w:t xml:space="preserve"> predator population can influence the composition of their prey </w:t>
      </w:r>
      <w:commentRangeStart w:id="2"/>
      <w:r w:rsidR="009E69E2">
        <w:t>communities</w:t>
      </w:r>
      <w:commentRangeEnd w:id="2"/>
      <w:r>
        <w:rPr>
          <w:rStyle w:val="CommentReference"/>
          <w:rFonts w:asciiTheme="minorHAnsi" w:eastAsiaTheme="minorHAnsi" w:hAnsiTheme="minorHAnsi" w:cstheme="minorBidi"/>
          <w:lang w:eastAsia="en-US"/>
        </w:rPr>
        <w:commentReference w:id="2"/>
      </w:r>
      <w:r>
        <w:t>, with potentially cascading effects across trophic levels</w:t>
      </w:r>
      <w:r w:rsidR="009E69E2">
        <w:t xml:space="preserve">. </w:t>
      </w:r>
      <w:r w:rsidR="00CC2F21">
        <w:t xml:space="preserve">For an invasive species though, among individual variation may </w:t>
      </w:r>
      <w:r>
        <w:t>determine</w:t>
      </w:r>
      <w:r w:rsidR="009E69E2">
        <w:t xml:space="preserve"> the </w:t>
      </w:r>
      <w:r>
        <w:t xml:space="preserve">nature of </w:t>
      </w:r>
      <w:r w:rsidR="00A1461C">
        <w:t>their</w:t>
      </w:r>
      <w:r>
        <w:t xml:space="preserve"> impacts</w:t>
      </w:r>
      <w:r w:rsidR="009E69E2">
        <w:t xml:space="preserve"> on their invaded </w:t>
      </w:r>
      <w:r>
        <w:t xml:space="preserve">ecosystems </w:t>
      </w:r>
      <w:r>
        <w:fldChar w:fldCharType="begin"/>
      </w:r>
      <w:r w:rsidR="00B930AF">
        <w:instrText xml:space="preserve"> ADDIN ZOTERO_ITEM CSL_CITATION {"citationID":"RDs8N1Bo","properties":{"formattedCitation":"(Juette et al., 2014)","plainCitation":"(Juette et al., 2014)","noteIndex":0},"citationItems":[{"id":3337,"uris":["http://zotero.org/users/5224473/items/GW8WQL77"],"uri":["http://zotero.org/users/5224473/items/GW8WQL77"],"itemData":{"id":3337,"type":"article-journal","abstract":"Abstract.  While the ecological impacts of invasive species have been demonstrated for many taxonomic groups, the potential effects of behavioural variation amo","container-title":"Current Zoology","DOI":"10.1093/czoolo/60.3.417","ISSN":"1674-5507","issue":"3","journalAbbreviation":"Curr Zool","language":"en","page":"417-427","source":"academic.oup.com","title":"Animal personality and the ecological impacts of freshwater non-native species","volume":"60","author":[{"family":"Juette","given":"Tristan"},{"family":"Cucherousset","given":"Julien"},{"family":"Cote","given":"Julien"}],"issued":{"date-parts":[["2014",6,1]]}}}],"schema":"https://github.com/citation-style-language/schema/raw/master/csl-citation.json"} </w:instrText>
      </w:r>
      <w:r>
        <w:fldChar w:fldCharType="separate"/>
      </w:r>
      <w:r w:rsidRPr="006B4535">
        <w:t>(Juette et al., 2014)</w:t>
      </w:r>
      <w:r>
        <w:fldChar w:fldCharType="end"/>
      </w:r>
      <w:r w:rsidR="009E69E2">
        <w:t xml:space="preserve">. </w:t>
      </w:r>
    </w:p>
    <w:p w14:paraId="20DFA227" w14:textId="5586DAF9" w:rsidR="004113A1" w:rsidRDefault="004113A1" w:rsidP="002371C8"/>
    <w:p w14:paraId="4AD71A4E" w14:textId="691ABA26" w:rsidR="009C1DE4" w:rsidRDefault="009C1DE4" w:rsidP="002371C8">
      <w:r w:rsidRPr="009C1DE4">
        <w:lastRenderedPageBreak/>
        <w:t>A particular challenge to analysing individual level trophic state and behavioural variation, is the need to remove animals from their environment and conduct minor, although invasive procedures (</w:t>
      </w:r>
      <w:r w:rsidR="0042247F" w:rsidRPr="009C1DE4">
        <w:t>e.g.,</w:t>
      </w:r>
      <w:r w:rsidRPr="009C1DE4">
        <w:t xml:space="preserve"> gut content analysis, isotope analysis)</w:t>
      </w:r>
      <w:r w:rsidR="002371C8">
        <w:t>.</w:t>
      </w:r>
    </w:p>
    <w:p w14:paraId="6DF0D2E0" w14:textId="77777777" w:rsidR="00567FC4" w:rsidRDefault="00567FC4" w:rsidP="002371C8"/>
    <w:p w14:paraId="42EC0F14" w14:textId="4C157330" w:rsidR="006E3BBF" w:rsidRDefault="00567FC4" w:rsidP="002371C8">
      <w:r>
        <w:t>(</w:t>
      </w:r>
      <w:r w:rsidRPr="00567FC4">
        <w:t>carbon-12 – carbon-13; hereafter δ13C)</w:t>
      </w:r>
    </w:p>
    <w:p w14:paraId="472676A0" w14:textId="77777777" w:rsidR="00567FC4" w:rsidRDefault="00567FC4" w:rsidP="002371C8"/>
    <w:p w14:paraId="137CA2A7" w14:textId="3CBF937D" w:rsidR="003A32F8" w:rsidRDefault="003A32F8" w:rsidP="002371C8">
      <w:r>
        <w:t xml:space="preserve">The role of </w:t>
      </w:r>
      <w:r w:rsidR="00B300D7">
        <w:t xml:space="preserve">individual variation in ecological interactions is particularly pertinent to the round </w:t>
      </w:r>
      <w:commentRangeStart w:id="3"/>
      <w:r w:rsidR="00B300D7">
        <w:t>goby</w:t>
      </w:r>
      <w:commentRangeEnd w:id="3"/>
      <w:r w:rsidR="009F7DD8">
        <w:rPr>
          <w:rStyle w:val="CommentReference"/>
        </w:rPr>
        <w:commentReference w:id="3"/>
      </w:r>
      <w:r w:rsidR="00B300D7">
        <w:t xml:space="preserve"> (</w:t>
      </w:r>
    </w:p>
    <w:p w14:paraId="37AAEDB4" w14:textId="77777777" w:rsidR="003A32F8" w:rsidRDefault="003A32F8" w:rsidP="002371C8"/>
    <w:p w14:paraId="7C3567C0" w14:textId="27636F17" w:rsidR="006B792E" w:rsidRDefault="007335D1" w:rsidP="002371C8">
      <w:r>
        <w:t xml:space="preserve">There is a lack of studies that quantify how behaviour trait variation (i.e. risk-taking behaviour) translates to functional ecological variation in the wild. Therefore, the primary goal of this study is to </w:t>
      </w:r>
      <w:r w:rsidR="00AA7FF0">
        <w:t>establish</w:t>
      </w:r>
      <w:r>
        <w:t xml:space="preserve"> an approach to quantify both troph</w:t>
      </w:r>
      <w:r w:rsidR="00AA7FF0">
        <w:t xml:space="preserve">ic state variation </w:t>
      </w:r>
      <w:r>
        <w:t xml:space="preserve">and individual behavioural variation </w:t>
      </w:r>
      <w:r w:rsidR="00AA7FF0">
        <w:t>in animals collected from wild populations</w:t>
      </w:r>
      <w:r>
        <w:t xml:space="preserve">. </w:t>
      </w:r>
      <w:r w:rsidR="0029383D">
        <w:t xml:space="preserve">Specific </w:t>
      </w:r>
      <w:r w:rsidR="00B87FB7">
        <w:t>we sought to</w:t>
      </w:r>
      <w:r w:rsidR="00567FC4">
        <w:t xml:space="preserve"> q</w:t>
      </w:r>
      <w:r w:rsidR="00567FC4" w:rsidRPr="0042247F">
        <w:t xml:space="preserve">uantify </w:t>
      </w:r>
      <w:r w:rsidR="00567FC4">
        <w:t xml:space="preserve">among individual </w:t>
      </w:r>
      <w:r w:rsidR="00567FC4" w:rsidRPr="0042247F">
        <w:t xml:space="preserve">variation </w:t>
      </w:r>
      <w:r w:rsidR="00567FC4">
        <w:t>in bold-exploratory</w:t>
      </w:r>
      <w:r w:rsidR="00567FC4" w:rsidRPr="0042247F">
        <w:t xml:space="preserve"> behavioural traits and the trophic state in an established wild goby population</w:t>
      </w:r>
      <w:r w:rsidR="00567FC4">
        <w:t xml:space="preserve">. We predicted that round gobies </w:t>
      </w:r>
      <w:r w:rsidR="00607A47">
        <w:t xml:space="preserve">would </w:t>
      </w:r>
      <w:r w:rsidR="00567FC4">
        <w:t>show among</w:t>
      </w:r>
      <w:r w:rsidR="00607A47">
        <w:t>-</w:t>
      </w:r>
      <w:r w:rsidR="00567FC4">
        <w:t xml:space="preserve">individual variation in behavioural variables in bold-exploratory assays (activity, edge use, and emergence-exploration latencies), as well as among-individual </w:t>
      </w:r>
      <w:r w:rsidR="00607A47">
        <w:t xml:space="preserve">variation in trophic state (i.e. in </w:t>
      </w:r>
      <w:r w:rsidR="00607A47" w:rsidRPr="00567FC4">
        <w:t>δ13C</w:t>
      </w:r>
      <w:r w:rsidR="00607A47">
        <w:t xml:space="preserve"> and δ15N values)</w:t>
      </w:r>
      <w:r w:rsidR="00567FC4">
        <w:t xml:space="preserve">. </w:t>
      </w:r>
      <w:r w:rsidR="00B87FB7">
        <w:t xml:space="preserve">We conducted </w:t>
      </w:r>
      <w:r w:rsidR="00607A47">
        <w:t xml:space="preserve">two </w:t>
      </w:r>
      <w:r w:rsidR="00B87FB7">
        <w:t xml:space="preserve">additional </w:t>
      </w:r>
      <w:r w:rsidR="00607A47">
        <w:t>exploratory analysis</w:t>
      </w:r>
      <w:r w:rsidR="00607A47" w:rsidRPr="00607A47">
        <w:t xml:space="preserve"> </w:t>
      </w:r>
      <w:r w:rsidR="00607A47">
        <w:t xml:space="preserve">to test </w:t>
      </w:r>
      <w:r w:rsidR="00801028">
        <w:t>how</w:t>
      </w:r>
      <w:r w:rsidR="00607A47">
        <w:t xml:space="preserve"> individual behavioural variation </w:t>
      </w:r>
      <w:r w:rsidR="00801028">
        <w:t>influenced</w:t>
      </w:r>
      <w:r w:rsidR="00607A47">
        <w:t xml:space="preserve"> </w:t>
      </w:r>
      <w:r w:rsidR="00801028">
        <w:t>round goby</w:t>
      </w:r>
      <w:r w:rsidR="00607A47">
        <w:t xml:space="preserve"> interactions with prey species. First, we</w:t>
      </w:r>
      <w:r w:rsidR="00B87FB7">
        <w:t xml:space="preserve"> </w:t>
      </w:r>
      <w:r w:rsidR="00607A47">
        <w:t>calculated correlations between individual isotopic values and round personality traits (i.e. those that show among-individual variation)</w:t>
      </w:r>
      <w:r w:rsidR="00801028">
        <w:t xml:space="preserve"> to identify traits that were related to their trophic interaction</w:t>
      </w:r>
      <w:r w:rsidR="00607A47">
        <w:t>. Second, we use</w:t>
      </w:r>
      <w:r w:rsidR="00801028">
        <w:t xml:space="preserve"> stable</w:t>
      </w:r>
      <w:r w:rsidR="00607A47">
        <w:t xml:space="preserve"> isotopic analysis </w:t>
      </w:r>
      <w:r w:rsidR="002371C8">
        <w:t xml:space="preserve">(‘SIA’) </w:t>
      </w:r>
      <w:r w:rsidR="00607A47">
        <w:t xml:space="preserve">of round goby prey species and mixing models to quantify the relative contributions of prey taxa to round goby diets, and explore how individual behavioural variation may </w:t>
      </w:r>
      <w:r w:rsidR="00801028">
        <w:t>affect the round gobies impacts on prey</w:t>
      </w:r>
      <w:r w:rsidR="00607A47">
        <w:t>.</w:t>
      </w:r>
    </w:p>
    <w:p w14:paraId="4D992CFB" w14:textId="23C89780" w:rsidR="006B792E" w:rsidRPr="00F70C37" w:rsidRDefault="00552D36" w:rsidP="002371C8">
      <w:pPr>
        <w:pStyle w:val="Heading2"/>
      </w:pPr>
      <w:r>
        <w:lastRenderedPageBreak/>
        <w:t>Methods</w:t>
      </w:r>
    </w:p>
    <w:p w14:paraId="002240F3" w14:textId="2674645F" w:rsidR="00F460CE" w:rsidRPr="001F37CB" w:rsidRDefault="00F460CE" w:rsidP="001F37CB">
      <w:pPr>
        <w:pStyle w:val="Heading3"/>
      </w:pPr>
      <w:r w:rsidRPr="001F37CB">
        <w:t>Field Sampling</w:t>
      </w:r>
    </w:p>
    <w:p w14:paraId="7B0D26E1" w14:textId="406D89DA" w:rsidR="00F70C37" w:rsidRPr="00F70C37" w:rsidRDefault="00F70C37" w:rsidP="002371C8">
      <w:r w:rsidRPr="00F70C37">
        <w:t xml:space="preserve">To quantify behavioural and trophic variation in a well-established invasive population, both round gobies and their potential prey community were sampled </w:t>
      </w:r>
      <w:r w:rsidR="00AA7FF0">
        <w:t>at</w:t>
      </w:r>
      <w:r w:rsidRPr="00F70C37">
        <w:t xml:space="preserve"> 16-17</w:t>
      </w:r>
      <w:r w:rsidR="00AA7FF0">
        <w:t>th</w:t>
      </w:r>
      <w:r w:rsidRPr="00F70C37">
        <w:t xml:space="preserve"> June 2020 from a shallow brackish estuary (Guldborgsund, 54.69645°, 11.84067°, Fig 1). Guldborgsund is one of the first Danish marine areas invaded by the round goby, first being observed ~2009, so can be considered a well-established population</w:t>
      </w:r>
      <w:r w:rsidR="00AA7FF0">
        <w:t>, which tend to be</w:t>
      </w:r>
      <w:r w:rsidRPr="00F70C37">
        <w:t xml:space="preserve"> characte</w:t>
      </w:r>
      <w:r w:rsidR="00AA7FF0">
        <w:t>rised by high population densities where</w:t>
      </w:r>
      <w:r w:rsidRPr="00F70C37">
        <w:t xml:space="preserve"> likely to experience strong intraspecific competition</w:t>
      </w:r>
      <w:r>
        <w:t xml:space="preserve"> </w:t>
      </w:r>
      <w:r w:rsidRPr="00F70C37">
        <w:fldChar w:fldCharType="begin"/>
      </w:r>
      <w:r w:rsidRPr="00F70C37">
        <w:instrText xml:space="preserve"> ADDIN ZOTERO_ITEM CSL_CITATION {"citationID":"9L33KxOe","properties":{"formattedCitation":"(Azour et al., 2015)","plainCitation":"(Azour et al., 2015)","noteIndex":0},"citationItems":[{"id":3256,"uris":["http://zotero.org/users/5224473/items/DEAFPSYB"],"uri":["http://zotero.org/users/5224473/items/DEAFPSYB"],"itemData":{"id":3256,"type":"article-journal","abstract":"Round goby Neogobius melanostomus is currently one of the most wide-ranging invasive fish species in Europe and North America. The present study demonstrates how the distribution of round goby has expanded from 2008 to 2013 at a rate of about 30 km yr-1 along the Danish coastline in the western Baltic Sea. Further analyses showed that fish from an established high-density round goby population were slow-growing and displayed poorer condition (weight at age and hepatosomatic index) compared to fish sampled from recently invaded locations (i.e. at the forefront of the distribution range). The established population revealed a broad age distribution and a 1:1 gender ratio, while fish from a recently invaded site were primarily of intermediate ages with a male-biased gender ratio. Otolith analyses suggested that the oldest individuals from the recently invaded area experienced superior growth conditions only in the most recent years, suggesting immigration into the area as adults. Our results suggest that intraspecific competition for food may cause continued dispersal of the species and that population demographics likely relate to invasion history.","container-title":"Aquatic Biology","DOI":"10.3354/ab00634","ISSN":"1864-7782, 1864-7790","issue":"1","language":"en","page":"41-52","source":"www.int-res.com","title":"Invasion rate and population characteristics of the round goby Neogobius melanostomus: effects of density and invasion history","title-short":"Invasion rate and population characteristics of the round goby Neogobius melanostomus","volume":"24","author":[{"family":"Azour","given":"Farivar"},{"family":"Deurs","given":"Mikael","dropping-particle":"van"},{"family":"Behrens","given":"Jane"},{"family":"Carl","given":"Henrik"},{"family":"Hüssy","given":"Karin"},{"family":"Greisen","given":"Kristian"},{"family":"Ebert","given":"Rasmus"},{"family":"Møller","given":"Peter Rask"}],"issued":{"date-parts":[["2015",8,4]]}}}],"schema":"https://github.com/citation-style-language/schema/raw/master/csl-citation.json"} </w:instrText>
      </w:r>
      <w:r w:rsidRPr="00F70C37">
        <w:fldChar w:fldCharType="separate"/>
      </w:r>
      <w:r w:rsidRPr="00F70C37">
        <w:t>(Azour et al., 2015)</w:t>
      </w:r>
      <w:r w:rsidRPr="00F70C37">
        <w:fldChar w:fldCharType="end"/>
      </w:r>
      <w:r w:rsidRPr="00F70C37">
        <w:t>.</w:t>
      </w:r>
    </w:p>
    <w:p w14:paraId="5A3B59DE" w14:textId="77777777" w:rsidR="00F70C37" w:rsidRPr="00F70C37" w:rsidRDefault="00F70C37" w:rsidP="002371C8"/>
    <w:p w14:paraId="23487B86" w14:textId="1E7B3014" w:rsidR="00625A40" w:rsidRDefault="00625A40" w:rsidP="002371C8">
      <w:r>
        <w:rPr>
          <w:iCs/>
        </w:rPr>
        <w:t xml:space="preserve">Round gobies were collected </w:t>
      </w:r>
      <w:r w:rsidR="00F70C37">
        <w:t xml:space="preserve">from </w:t>
      </w:r>
      <w:r w:rsidR="00361CAF">
        <w:t>a</w:t>
      </w:r>
      <w:r>
        <w:t xml:space="preserve"> coast</w:t>
      </w:r>
      <w:r w:rsidR="003473D9">
        <w:t>al estuarine</w:t>
      </w:r>
      <w:r>
        <w:t xml:space="preserve"> habitat</w:t>
      </w:r>
      <w:r w:rsidR="00E71251">
        <w:t xml:space="preserve"> within the shallow brackish estuary</w:t>
      </w:r>
      <w:r w:rsidR="00361CAF">
        <w:t xml:space="preserve">, </w:t>
      </w:r>
      <w:r w:rsidR="00361CAF">
        <w:rPr>
          <w:iCs/>
        </w:rPr>
        <w:t xml:space="preserve">over a </w:t>
      </w:r>
      <w:r w:rsidR="00361CAF">
        <w:t>2 ha (100 x 200 m, depth &lt; 2.0 m, sandy with scattered-boulder substrate)</w:t>
      </w:r>
      <w:r w:rsidR="00E71251">
        <w:t xml:space="preserve">. </w:t>
      </w:r>
      <w:r w:rsidR="003473D9">
        <w:t xml:space="preserve">Round gobies occupy </w:t>
      </w:r>
      <w:r w:rsidR="00361CAF">
        <w:t>shallow rock</w:t>
      </w:r>
      <w:r w:rsidR="003473D9">
        <w:t xml:space="preserve"> habitats over the Spring-Summer breeding period </w:t>
      </w:r>
      <w:r w:rsidR="003473D9">
        <w:fldChar w:fldCharType="begin"/>
      </w:r>
      <w:r w:rsidR="00B930AF">
        <w:instrText xml:space="preserve"> ADDIN ZOTERO_ITEM CSL_CITATION {"citationID":"FPfawlHG","properties":{"formattedCitation":"(Marentette et al., 2011)","plainCitation":"(Marentette et al., 2011)","noteIndex":0},"citationItems":[{"id":3279,"uris":["http://zotero.org/users/5224473/items/U5X5B4XK"],"uri":["http://zotero.org/users/5224473/items/U5X5B4XK"],"itemData":{"id":3279,"type":"article-journal","abstract":"Activity levels are modulated by trade-offs between reducing predation risk and the need to move in order to find food or mates. Because these trade-offs affect males and females differently, many species show sex-specific movement, dispersal patterns, and spatial navigation capacities, with the sex that gains the most from territory ownership often dispersing less. Unlike mammals and birds, sex differences in movement among fishes remain poorly studied, and the connections between tests of movement propensity in the laboratory and in the field are rarely made. Here, we examine the differences in movement between male and female round goby (Neogobius melanostomus) in both laboratory and field settings. This fish species is invasive in North America and currently undergoing further range expansions. In the laboratory, round goby males were more active and explored a novel environment more readily than did females. A large-scale mark–recapture study in Lake Ontario over two years revealed that males moved more than females between years, but there were no within-year sex differences. Thus, round goby display male-biased movement patterns, providing a comparison point to dispersal patterns in other taxa. Understanding sex-specific movement of round goby in the field will also help predict dispersal and population dynamics, both in areas where round goby have already become established and where they are continuing to invade.","container-title":"Behavioral Ecology and Sociobiology","DOI":"10.1007/s00265-011-1233-z","ISSN":"1432-0762","issue":"12","journalAbbreviation":"Behav Ecol Sociobiol","language":"en","page":"2239-2249","source":"Springer Link","title":"Laboratory and field evidence of sex-biased movement in the invasive round goby","volume":"65","author":[{"family":"Marentette","given":"Julie R."},{"family":"Wang","given":"Grace"},{"family":"Tong","given":"Stephanie"},{"family":"Sopinka","given":"Natalie M."},{"family":"Taves","given":"Matthew D."},{"family":"Koops","given":"Marten A."},{"family":"Balshine","given":"Sigal"}],"issued":{"date-parts":[["2011",12,1]]}}}],"schema":"https://github.com/citation-style-language/schema/raw/master/csl-citation.json"} </w:instrText>
      </w:r>
      <w:r w:rsidR="003473D9">
        <w:fldChar w:fldCharType="separate"/>
      </w:r>
      <w:r w:rsidR="00361CAF" w:rsidRPr="00361CAF">
        <w:t>(Marentette et al., 2011)</w:t>
      </w:r>
      <w:r w:rsidR="003473D9">
        <w:fldChar w:fldCharType="end"/>
      </w:r>
      <w:r w:rsidR="003473D9">
        <w:t xml:space="preserve">, and are particularly active </w:t>
      </w:r>
      <w:r w:rsidR="0007722A">
        <w:t>from April to</w:t>
      </w:r>
      <w:r w:rsidR="003473D9">
        <w:t xml:space="preserve"> June</w:t>
      </w:r>
      <w:r w:rsidR="00361CAF">
        <w:t xml:space="preserve"> </w:t>
      </w:r>
      <w:r w:rsidR="00361CAF">
        <w:fldChar w:fldCharType="begin"/>
      </w:r>
      <w:r w:rsidR="00B930AF">
        <w:instrText xml:space="preserve"> ADDIN ZOTERO_ITEM CSL_CITATION {"citationID":"O246Janv","properties":{"formattedCitation":"(Brauer et al., 2020)","plainCitation":"(Brauer et al., 2020)","noteIndex":0},"citationItems":[{"id":243,"uris":["http://zotero.org/users/5224473/items/CJPEFTC3"],"uri":["http://zotero.org/users/5224473/items/CJPEFTC3"],"itemData":{"id":243,"type":"article-journal","abstract":"The round goby (Neogobius melanostomus; Pallas, 1814) is one of the most widespread invasive fish species. It originates from the Black Sea and the Sea of Azov but has un-intentionally been introduced to fresh and brackish water bodies on both sides of the Atlantic. Small-scale fishermen catch large amounts of the invasive round goby as the species continues to spread and populate new areas of the Baltic Sea. We were concerned with the possibilities for a “use and reduce” solution to the round goby invasion. However, to capture the interest of restaurants, supermarkets, and distributers, more information about seasonality in product supply and nutritional quality is needed. We therefore studied a round goby bycatch fishery in the Western Baltic Sea (Denmark) and describe the seasonal dynamics in catch rates, size distribution, condition factor, lipid and protein content, fatty acid profile, and meat texture. We found that while the catch rates peaked in spring, lipid content and meat texture improved significantly, later in the year. Protein content also peaked in late summer and fall, but it was only marginally higher compared to spring. We compare the results to relevant species and conclude that round goby is a relatively lean fish all year (only slightly fatter than for example cod). The firmness of the meat in fall, resembles farmed trout and it has a highly favorable fatty acid composition, reflected by a low n-6 to n-3 ratio. The main bottleneck related to the introduction of round goby to the consumer market is likely going to be the small size.","container-title":"Fisheries Research","DOI":"10.1016/j.fishres.2019.105412","ISSN":"0165-7836","journalAbbreviation":"Fisheries Research","language":"en","page":"105412","source":"ScienceDirect","title":"Seasonal patterns in round goby (Neogobius melanostromus) catch rates, catch composition, and dietary quality","volume":"222","author":[{"family":"Brauer","given":"Meike"},{"family":"Behrens","given":"Jane W"},{"family":"Christoffersen","given":"Mads"},{"family":"Hyldig","given":"Grethe"},{"family":"Jacobsen","given":"Charlotte"},{"family":"Björnsdottir","given":"Katla H."},{"family":"Deurs","given":"Mikael","non-dropping-particle":"van"}],"issued":{"date-parts":[["2020",2,1]]}}}],"schema":"https://github.com/citation-style-language/schema/raw/master/csl-citation.json"} </w:instrText>
      </w:r>
      <w:r w:rsidR="00361CAF">
        <w:fldChar w:fldCharType="separate"/>
      </w:r>
      <w:r w:rsidR="00361CAF" w:rsidRPr="00361CAF">
        <w:t>(Brauer et al., 2020)</w:t>
      </w:r>
      <w:r w:rsidR="00361CAF">
        <w:fldChar w:fldCharType="end"/>
      </w:r>
      <w:r w:rsidR="003473D9">
        <w:t>.</w:t>
      </w:r>
      <w:r w:rsidR="00361CAF">
        <w:t xml:space="preserve"> Gobies </w:t>
      </w:r>
      <w:r w:rsidR="0007722A">
        <w:t>can</w:t>
      </w:r>
      <w:r w:rsidR="00361CAF">
        <w:t xml:space="preserve"> show high site affinity, particularly around rocky structures</w:t>
      </w:r>
      <w:r w:rsidR="0007722A">
        <w:t xml:space="preserve"> </w:t>
      </w:r>
      <w:r w:rsidR="00361CAF">
        <w:fldChar w:fldCharType="begin"/>
      </w:r>
      <w:r w:rsidR="00B930AF">
        <w:instrText xml:space="preserve"> ADDIN ZOTERO_ITEM CSL_CITATION {"citationID":"l6XQbe2w","properties":{"formattedCitation":"(Lynch and Mensinger, 2012; Christoffersen et al., 2019)","plainCitation":"(Lynch and Mensinger, 2012; Christoffersen et al., 2019)","noteIndex":0},"citationItems":[{"id":5079,"uris":["http://zotero.org/users/5224473/items/IRZL4FW4"],"uri":["http://zotero.org/users/5224473/items/IRZL4FW4"],"itemData":{"id":5079,"type":"article-journal","abstract":"– Despite its small size [adult: 60–130 mm, total length (TL)] and limited home range, the round goby (Neogobius melanostomus) has quickly become established throughout the Laurentian Great Lakes. Little information is available, however, on the natural dispersal pattern of this species. This capture–mark–recapture study utilised alphanumeric tags subcutaneously inserted into round gobies (n = 1228) along a 550-m stretch of the Duluth–Superior Harbor shoreline to observe their movement over a 13-month period. Recaptured round gobies (n = 415) exhibited highly leptokurtic movement distributions, and movement events were not correlated with fish size, gender or month. Our work indicates that round gobies &gt;50 mm (TL) generally occupy an area less than the minimum sampling interval (25 m); however, occasional movement up to 50 m per day could facilitate range expansion in the Laurentian Great Lakes.","container-title":"Ecology of Freshwater Fish","DOI":"https://doi.org/10.1111/j.1600-0633.2011.00524.x","ISSN":"1600-0633","issue":"1","language":"en","note":"_eprint: https://onlinelibrary.wiley.com/doi/pdf/10.1111/j.1600-0633.2011.00524.x","page":"64-74","source":"Wiley Online Library","title":"Seasonal abundance and movement of the invasive round goby (Neogobius melanostomus) on rocky substrate in the Duluth–Superior Harbor of Lake Superior","volume":"21","author":[{"family":"Lynch","given":"Michael P."},{"family":"Mensinger","given":"Allen F."}],"issued":{"date-parts":[["2012"]]}}},{"id":3262,"uris":["http://zotero.org/users/5224473/items/TUQ7Y262"],"uri":["http://zotero.org/users/5224473/items/TUQ7Y262"],"itemData":{"id":3262,"type":"article-journal","abstract":"In just two decades, round goby Neogobius melanostomus (Pallas) has dispersed throughout most of the Baltic and the North American Great Lakes. It thrives in shallow sheltered areas, where it is impacting native fauna. In Denmark, researchers, governmental institutions and fishers have joined in an effort to establish a sustainable round goby fishery. To do so, basic information about the movement of round goby is essential, so the movements of 50 round gobies were tracked using acoustic telemetry. The results revealed that activity took place mainly at night and seasonal migrations were common. The most frequent migration behaviour observed was a seaward return migration during winter, which was further confirmed by a snorkel survey. Tracking data also revealed riverine upstream dispersal. The results demonstrate that the round goby can be mapped using telemetry, and it is suggested that fishing for round goby may improve efficiency by targeting seasonal migration corridors.","container-title":"Fisheries Management and Ecology","DOI":"10.1111/fme.12336","ISSN":"1365-2400","issue":"2","language":"en","page":"172-182","source":"Wiley Online Library","title":"Using acoustic telemetry and snorkel surveys to study diel activity and seasonal migration of round goby (Neogobius melanostomus) in an estuary of the Western Baltic Sea","volume":"26","author":[{"family":"Christoffersen","given":"Mads"},{"family":"Svendsen","given":"Jon C."},{"family":"Behrens","given":"Jane W."},{"family":"Jepsen","given":"Niels"},{"family":"Deurs","given":"Mikael","dropping-particle":"van"}],"issued":{"date-parts":[["2019"]]}}}],"schema":"https://github.com/citation-style-language/schema/raw/master/csl-citation.json"} </w:instrText>
      </w:r>
      <w:r w:rsidR="00361CAF">
        <w:fldChar w:fldCharType="separate"/>
      </w:r>
      <w:r w:rsidR="00B930AF" w:rsidRPr="00B930AF">
        <w:t>(Lynch and Mensinger, 2012; Christoffersen et al., 2019)</w:t>
      </w:r>
      <w:r w:rsidR="00361CAF">
        <w:fldChar w:fldCharType="end"/>
      </w:r>
      <w:r w:rsidR="00361CAF">
        <w:t xml:space="preserve">. </w:t>
      </w:r>
      <w:r w:rsidR="0007722A">
        <w:t>A</w:t>
      </w:r>
      <w:r w:rsidRPr="00223CBF">
        <w:t>s</w:t>
      </w:r>
      <w:r w:rsidR="0007722A">
        <w:t xml:space="preserve"> the</w:t>
      </w:r>
      <w:r w:rsidRPr="00223CBF">
        <w:t xml:space="preserve"> </w:t>
      </w:r>
      <w:r w:rsidR="0007722A">
        <w:t xml:space="preserve">isotope ratios of softer tissues such as skin, muscle and fins </w:t>
      </w:r>
      <w:r w:rsidRPr="00D04675">
        <w:t>reflect</w:t>
      </w:r>
      <w:r w:rsidR="0007722A">
        <w:t xml:space="preserve"> the</w:t>
      </w:r>
      <w:r w:rsidRPr="00D04675">
        <w:t xml:space="preserve"> assimilation of prey isotope ratios over a period of weeks to months </w:t>
      </w:r>
      <w:r w:rsidRPr="00D04675">
        <w:fldChar w:fldCharType="begin"/>
      </w:r>
      <w:r w:rsidR="00B930AF">
        <w:instrText xml:space="preserve"> ADDIN ZOTERO_ITEM CSL_CITATION {"citationID":"0RUu3isH","properties":{"formattedCitation":"(Thomas and Crowther, 2015)","plainCitation":"(Thomas and Crowther, 2015)","noteIndex":0},"citationItems":[{"id":4020,"uris":["http://zotero.org/users/5224473/items/2R25IH5U"],"uri":["http://zotero.org/users/5224473/items/2R25IH5U"],"itemData":{"id":4020,"type":"article-journal","abstract":"The stable isotopes of carbon (12C, 13C) and nitrogen (14N, 15N) represent powerful tools in food web ecology, providing a wide range of dietary information in animal consumers. However, identifying the temporal window over which a consumer's isotopic signature reflects its diet requires an understanding of elemental incorporation, a process that varies from days to years across species and tissue types. Though theory predicts body size and temperature are likely to control incorporation rates, this has not been tested empirically across a morphologically and phylogenetically diverse range of taxa. Readily available estimates of this relationship would, however, aid in the design of stable isotope food web investigations and improve the interpretation of isotopic data collected from natural systems. Using literature-derived turnover estimates from animal species ranging in size from 1 mg to 2000 kg, we develop a predictive tool for stable isotope ecologists, allowing for estimation of incorporation rates in the structural tissues of entirely novel taxa. In keeping with metabolic scaling theory, we show that isotopic turnover rates of carbon and nitrogen in whole organisms and muscle tissue scale allometrically with body mass raised approximately to the power −0·19, an effect modulated by body temperature. This relationship did not, however, apply to incorporation rates in splanchnic tissues, which were instead dependent on the thermoregulation tactic employed by an organism, being considerably faster in endotherms than ectotherms. We believe the predictive turnover equations we provide can improve the design of experiments and interpretation of results obtained in future stable isotopic food web studies.","container-title":"Journal of Animal Ecology","DOI":"10.1111/1365-2656.12326","ISSN":"1365-2656","issue":"3","language":"en","note":"_eprint: https://besjournals.onlinelibrary.wiley.com/doi/pdf/10.1111/1365-2656.12326","page":"861-870","source":"Wiley Online Library","title":"Predicting rates of isotopic turnover across the animal kingdom: a synthesis of existing data","title-short":"Predicting rates of isotopic turnover across the animal kingdom","volume":"84","author":[{"family":"Thomas","given":"Stephen M."},{"family":"Crowther","given":"Thomas W."}],"issued":{"date-parts":[["2015"]]}}}],"schema":"https://github.com/citation-style-language/schema/raw/master/csl-citation.json"} </w:instrText>
      </w:r>
      <w:r w:rsidRPr="00D04675">
        <w:fldChar w:fldCharType="separate"/>
      </w:r>
      <w:r w:rsidRPr="00D04675">
        <w:t>(Thomas and Crowther, 2015)</w:t>
      </w:r>
      <w:r w:rsidRPr="00D04675">
        <w:fldChar w:fldCharType="end"/>
      </w:r>
      <w:r w:rsidRPr="00D04675">
        <w:t>, it</w:t>
      </w:r>
      <w:r w:rsidRPr="00223CBF">
        <w:t xml:space="preserve"> is assumed that isotopic variation </w:t>
      </w:r>
      <w:r w:rsidR="0007722A">
        <w:t xml:space="preserve">of </w:t>
      </w:r>
      <w:r w:rsidR="00095E41">
        <w:t>individuals</w:t>
      </w:r>
      <w:r w:rsidR="0007722A">
        <w:t xml:space="preserve"> collected in June will be </w:t>
      </w:r>
      <w:r w:rsidR="00095E41">
        <w:t>primarily linked</w:t>
      </w:r>
      <w:r w:rsidR="0007722A">
        <w:t xml:space="preserve"> with</w:t>
      </w:r>
      <w:r w:rsidRPr="00223CBF">
        <w:t xml:space="preserve"> their</w:t>
      </w:r>
      <w:r w:rsidR="0007722A">
        <w:t xml:space="preserve"> local</w:t>
      </w:r>
      <w:r w:rsidRPr="00223CBF">
        <w:t xml:space="preserve"> diet within </w:t>
      </w:r>
      <w:r w:rsidR="0007722A">
        <w:t xml:space="preserve">the </w:t>
      </w:r>
      <w:r w:rsidR="00095E41">
        <w:t>estuary</w:t>
      </w:r>
      <w:r>
        <w:t>.</w:t>
      </w:r>
    </w:p>
    <w:p w14:paraId="02D21BEF" w14:textId="5D6E1309" w:rsidR="00361CAF" w:rsidRDefault="00361CAF" w:rsidP="002371C8"/>
    <w:p w14:paraId="62DD1E9A" w14:textId="59A98661" w:rsidR="00361CAF" w:rsidRDefault="00361CAF" w:rsidP="002371C8">
      <w:r>
        <w:t>Fish</w:t>
      </w:r>
      <w:r w:rsidR="00E05137">
        <w:t xml:space="preserve"> were collected using a combination of </w:t>
      </w:r>
      <w:r w:rsidR="003E6FCC">
        <w:t xml:space="preserve">fyke nets </w:t>
      </w:r>
      <w:r w:rsidR="003E6FCC" w:rsidRPr="003E6FCC">
        <w:rPr>
          <w:highlight w:val="yellow"/>
        </w:rPr>
        <w:t>(… m, … mm mesh size</w:t>
      </w:r>
      <w:r w:rsidR="003E6FCC">
        <w:t xml:space="preserve">), and </w:t>
      </w:r>
      <w:commentRangeStart w:id="4"/>
      <w:r w:rsidR="003E6FCC">
        <w:t xml:space="preserve">baited </w:t>
      </w:r>
      <w:commentRangeEnd w:id="4"/>
      <w:r w:rsidR="00920F98">
        <w:rPr>
          <w:rStyle w:val="CommentReference"/>
        </w:rPr>
        <w:commentReference w:id="4"/>
      </w:r>
      <w:r w:rsidR="003E6FCC">
        <w:t xml:space="preserve">traps (box </w:t>
      </w:r>
      <w:r w:rsidR="00215F9A">
        <w:rPr>
          <w:highlight w:val="yellow"/>
        </w:rPr>
        <w:t>44</w:t>
      </w:r>
      <w:r w:rsidR="003E6FCC" w:rsidRPr="003E6FCC">
        <w:rPr>
          <w:highlight w:val="yellow"/>
        </w:rPr>
        <w:t xml:space="preserve"> x … x … cm, … mesh size</w:t>
      </w:r>
      <w:r w:rsidR="003E6FCC">
        <w:t xml:space="preserve">, cylinder </w:t>
      </w:r>
      <w:r w:rsidR="00215F9A">
        <w:rPr>
          <w:highlight w:val="yellow"/>
        </w:rPr>
        <w:t>60 x 30</w:t>
      </w:r>
      <w:r w:rsidR="003E6FCC" w:rsidRPr="003E6FCC">
        <w:rPr>
          <w:highlight w:val="yellow"/>
        </w:rPr>
        <w:t xml:space="preserve"> cm, … mesh size</w:t>
      </w:r>
      <w:r w:rsidR="00095E41">
        <w:t xml:space="preserve">). </w:t>
      </w:r>
      <w:r w:rsidR="00585717" w:rsidRPr="00585717">
        <w:t>Baits consisted of commercial frozen seafood mix of clams,</w:t>
      </w:r>
      <w:r w:rsidR="00585717">
        <w:t xml:space="preserve"> mussels and shrimp (</w:t>
      </w:r>
      <w:r w:rsidR="00585717" w:rsidRPr="00585717">
        <w:rPr>
          <w:i/>
        </w:rPr>
        <w:t>Mytilus</w:t>
      </w:r>
      <w:r w:rsidR="00585717">
        <w:t xml:space="preserve"> sp</w:t>
      </w:r>
      <w:r w:rsidR="00585717" w:rsidRPr="00585717">
        <w:t>.</w:t>
      </w:r>
      <w:r w:rsidR="00585717">
        <w:t>,</w:t>
      </w:r>
      <w:r w:rsidR="00585717" w:rsidRPr="00585717">
        <w:t xml:space="preserve"> </w:t>
      </w:r>
      <w:r w:rsidR="00585717" w:rsidRPr="00585717">
        <w:rPr>
          <w:i/>
        </w:rPr>
        <w:t>Veneridae</w:t>
      </w:r>
      <w:r w:rsidR="00585717" w:rsidRPr="00585717">
        <w:t xml:space="preserve"> spp. </w:t>
      </w:r>
      <w:r w:rsidR="00585717" w:rsidRPr="00585717">
        <w:rPr>
          <w:i/>
        </w:rPr>
        <w:t>Pandalus</w:t>
      </w:r>
      <w:r w:rsidR="00585717">
        <w:t xml:space="preserve"> spp.), which was mixed with canned sweetcorn </w:t>
      </w:r>
      <w:r w:rsidR="00585717" w:rsidRPr="00585717">
        <w:t xml:space="preserve">and packed in fine knit elastic stocking material, so that fish could not consume </w:t>
      </w:r>
      <w:r w:rsidR="00585717">
        <w:t xml:space="preserve">the bait </w:t>
      </w:r>
      <w:r w:rsidR="00585717" w:rsidRPr="00585717">
        <w:t>it</w:t>
      </w:r>
      <w:r w:rsidR="00585717">
        <w:t>self</w:t>
      </w:r>
      <w:r w:rsidR="00585717" w:rsidRPr="00585717">
        <w:t>.</w:t>
      </w:r>
      <w:r w:rsidR="00585717">
        <w:t xml:space="preserve"> </w:t>
      </w:r>
      <w:r w:rsidR="00095E41">
        <w:t xml:space="preserve">Eight sets of nets were </w:t>
      </w:r>
      <w:r w:rsidR="00095E41">
        <w:lastRenderedPageBreak/>
        <w:t>deployed for 24 hours, even spaced across the sampling area (Fig. 1</w:t>
      </w:r>
      <w:r w:rsidR="007F3FA1">
        <w:t xml:space="preserve">, for further details of sampling methods and effort </w:t>
      </w:r>
      <w:r w:rsidR="007F3FA1" w:rsidRPr="007F3FA1">
        <w:rPr>
          <w:highlight w:val="magenta"/>
        </w:rPr>
        <w:t>see supplementary materials S1</w:t>
      </w:r>
      <w:r w:rsidR="00095E41">
        <w:t>). Multiple capture methods were used</w:t>
      </w:r>
      <w:r w:rsidR="003E6FCC">
        <w:t xml:space="preserve"> to minimise personality biased sampling </w:t>
      </w:r>
      <w:r w:rsidR="003E6FCC">
        <w:fldChar w:fldCharType="begin"/>
      </w:r>
      <w:r w:rsidR="00B930AF">
        <w:instrText xml:space="preserve"> ADDIN ZOTERO_ITEM CSL_CITATION {"citationID":"55NA4g9G","properties":{"formattedCitation":"(Biro and Dingemanse, 2009; Michelangeli et al., 2016)","plainCitation":"(Biro and Dingemanse, 2009; Michelangeli et al., 2016)","noteIndex":0},"citationItems":[{"id":5077,"uris":["http://zotero.org/users/5224473/items/JJ7UYF9J"],"uri":["http://zotero.org/users/5224473/items/JJ7UYF9J"],"itemData":{"id":5077,"type":"article-journal","container-title":"Trends in Ecology &amp; Evolution","DOI":"10.1016/j.tree.2008.11.001","ISSN":"0169-5347","issue":"2","journalAbbreviation":"Trends in Ecology &amp; Evolution","language":"English","note":"publisher: Elsevier\nPMID: 19110338","page":"66-67","source":"www.cell.com","title":"Sampling bias resulting from animal personality","volume":"24","author":[{"family":"Biro","given":"Peter A."},{"family":"Dingemanse","given":"Niels J."}],"issued":{"date-parts":[["2009",2,1]]}}},{"id":5078,"uris":["http://zotero.org/users/5224473/items/ZALX9F4E"],"uri":["http://zotero.org/users/5224473/items/ZALX9F4E"],"itemData":{"id":5078,"type":"article-journal","abstract":"Within a population, individuals can often exhibit consistent differences in a range of behaviors across time and context (behavioral type) that are also correlated (behavioral syndrome). Recently, it has been suggested that an individual’s behavioral type can influence its probability of detection and capture during sampling. As a result, certain trapping methods may be inherently biased toward targeting a non-random sample of the population with wide ranging implications—from the way we conduct ecological research to the management and conservation of species. But is sampling bias always inevitable? Currently, studies have focused almost exclusively on the efficacy of passive trapping methods (e.g., baited traps) that rely on the arrival and inspection of animals, where bold, explorative individuals are typically oversampled. Whether more active search strategies result in similar bias remains unclear. In this study, we compared 3 different trapping methods (hand capture, pitfall trapping, and mealworm fishing) in their ability to capture a range of behavioral types within a population of the delicate skink ( Lampropholis delicata ). We also tested whether a behavioral syndrome was present. Although significant behavioral variation existed within the population, we found no difference between individuals caught in the 3 trapping methods among 5 behavioral traits. However, we did find the presence of a behavioral syndrome, where skinks that were consistently more active, explored an environment faster and were more likely to bask with other skinks. We suggest that trapping bias is not ubiquitous but instead might only be associated with passive trapping methods that involve the response of animals to novelty.","container-title":"Behavioral Ecology","DOI":"10.1093/beheco/arv123","ISSN":"1045-2249","issue":"1","journalAbbreviation":"Behavioral Ecology","page":"62-67","source":"Silverchair","title":"It’s a trap: sampling bias due to animal personality is not always inevitable","title-short":"It’s a trap","volume":"27","author":[{"family":"Michelangeli","given":"Marcus"},{"family":"Wong","given":"Bob B.M."},{"family":"Chapple","given":"David G."}],"issued":{"date-parts":[["2016",1,1]]}}}],"schema":"https://github.com/citation-style-language/schema/raw/master/csl-citation.json"} </w:instrText>
      </w:r>
      <w:r w:rsidR="003E6FCC">
        <w:fldChar w:fldCharType="separate"/>
      </w:r>
      <w:r w:rsidR="003E6FCC" w:rsidRPr="003E6FCC">
        <w:t>(Biro and Dingemanse, 2009; Michelangeli et al., 2016)</w:t>
      </w:r>
      <w:r w:rsidR="003E6FCC">
        <w:fldChar w:fldCharType="end"/>
      </w:r>
      <w:r w:rsidR="003E6FCC">
        <w:t>. Active sampling via push nets (</w:t>
      </w:r>
      <w:r w:rsidR="003E6FCC" w:rsidRPr="003E6FCC">
        <w:t>width 65</w:t>
      </w:r>
      <w:r w:rsidR="005A79FF">
        <w:t xml:space="preserve"> </w:t>
      </w:r>
      <w:r w:rsidR="003E6FCC" w:rsidRPr="003E6FCC">
        <w:t>cm, mesh size 1</w:t>
      </w:r>
      <w:r w:rsidR="005A79FF">
        <w:t xml:space="preserve">0 </w:t>
      </w:r>
      <w:r w:rsidR="003E6FCC">
        <w:t xml:space="preserve">mm) was also attempted but was </w:t>
      </w:r>
      <w:r w:rsidR="008952AB">
        <w:t xml:space="preserve">unsuccessful, although passive sampling alone has previously performed well at capturing unbiased samples in round gobies </w:t>
      </w:r>
      <w:r w:rsidR="008952AB">
        <w:fldChar w:fldCharType="begin"/>
      </w:r>
      <w:r w:rsidR="00B930AF">
        <w:instrText xml:space="preserve"> ADDIN ZOTERO_ITEM CSL_CITATION {"citationID":"GW9tXbDK","properties":{"formattedCitation":"(Thorlacius et al., 2015)","plainCitation":"(Thorlacius et al., 2015)","noteIndex":0},"citationItems":[{"id":3328,"uris":["http://zotero.org/users/5224473/items/HZXQNCHD"],"uri":["http://zotero.org/users/5224473/items/HZXQNCHD"],"itemData":{"id":3328,"type":"article-journal","abstract":"Abstract.  Biological invasions cause major ecological and economic costs in invaded habitats. The round goby Neogobius melanostomus is a successful invasive sp","container-title":"Current Zoology","DOI":"10.1093/czoolo/61.3.529","ISSN":"1674-5507","issue":"3","journalAbbreviation":"Curr Zool","language":"en","page":"529-542","source":"academic.oup.com","title":"Behavioral dependent dispersal in the invasive round goby Neogobius melanostomus depends on population age","volume":"61","author":[{"family":"Thorlacius","given":"Magnus"},{"family":"Hellström","given":"Gustav"},{"family":"Brodin","given":"Tomas"}],"issued":{"date-parts":[["2015",6,1]]}}}],"schema":"https://github.com/citation-style-language/schema/raw/master/csl-citation.json"} </w:instrText>
      </w:r>
      <w:r w:rsidR="008952AB">
        <w:fldChar w:fldCharType="separate"/>
      </w:r>
      <w:r w:rsidR="008952AB" w:rsidRPr="008952AB">
        <w:t>(Thorlacius et al., 2015)</w:t>
      </w:r>
      <w:r w:rsidR="008952AB">
        <w:fldChar w:fldCharType="end"/>
      </w:r>
      <w:r w:rsidR="003E6FCC">
        <w:t xml:space="preserve">. </w:t>
      </w:r>
      <w:r w:rsidR="00C635B8">
        <w:t xml:space="preserve">Fish &gt; 80 mm total length (TL) were targeted for individual behavioural/ trophic analysis, as round gobies above this size have developed the </w:t>
      </w:r>
      <w:r w:rsidR="00F66907">
        <w:t xml:space="preserve">adult </w:t>
      </w:r>
      <w:r w:rsidR="00C635B8">
        <w:t xml:space="preserve">morphological features required for feeding on hardbodied prey </w:t>
      </w:r>
      <w:r w:rsidR="00095E41">
        <w:t xml:space="preserve">items </w:t>
      </w:r>
      <w:r w:rsidR="00C635B8">
        <w:t>(i.e. gastropods</w:t>
      </w:r>
      <w:r w:rsidR="00095E41">
        <w:t xml:space="preserve"> and bivalves</w:t>
      </w:r>
      <w:r w:rsidR="00C635B8">
        <w:t xml:space="preserve"> </w:t>
      </w:r>
      <w:r w:rsidR="00C635B8">
        <w:fldChar w:fldCharType="begin"/>
      </w:r>
      <w:r w:rsidR="00B930AF">
        <w:instrText xml:space="preserve"> ADDIN ZOTERO_ITEM CSL_CITATION {"citationID":"obPQbTWx","properties":{"formattedCitation":"(Andraso et al., 2011)","plainCitation":"(Andraso et al., 2011)","noteIndex":0},"citationItems":[{"id":3962,"uris":["http://zotero.org/users/5224473/items/FJ28J7UL"],"uri":["http://zotero.org/users/5224473/items/FJ28J7UL"],"itemData":{"id":3962,"type":"article-journal","abstract":"The potential of predators to regulate populations of dreissenid mussels (Dreissena polymorpha and Dreissena rostriformis bugensis) has been addressed since early in the dreissenid invasion of North America. Round gobies (Neogobius melanostomus) larger than approximately 60mm have been shown to prey extensively on dreissenids, whereas smaller round gobies feed mainly on aquatic insects and crustaceans. We propose that ontogenetic changes in pharyngeal morphology may contribute to this diet shift in round gobies. Pharyngeals of 69 round gobies ranging from 31 to 164mm total length were investigated using light microscopy and scanning electron microscopy. Areas of lower pharyngeals and pharyngobranchial 2 increased allometrically with fish length. Pharyngeals of round gobies smaller than 50mm contained narrow (&lt;0.1mm diameter) papilliform teeth that are consistent with eating soft-bodied prey. By the time round gobies reached approximately 80mm in length, pharyngeals contained larger diameter (0.3–0.5mm) molariform teeth typical of those found in molluscivorous fish. Pharyngeal teeth of the largest round gobies also showed considerable wear. Although changes in pharyngeal morphology may contribute to the previously described diet shift in round gobies as they age, genetic and environmental factors both likely influence pharyngeal remodeling and therefore merit further investigation.","container-title":"Journal of Great Lakes Research","DOI":"10.1016/j.jglr.2011.07.011","ISSN":"0380-1330","issue":"4","journalAbbreviation":"Journal of Great Lakes Research","language":"en","page":"738-743","source":"ScienceDirect","title":"Ontogenetic changes in pharyngeal morphology correlate with a diet shift from arthropods to dreissenid mussels in round gobies (Neogobius melanostomus)","volume":"37","author":[{"family":"Andraso","given":"Greg"},{"family":"Cowles","given":"James"},{"family":"Colt","given":"Rose"},{"family":"Patel","given":"Jay"},{"family":"Campbell","given":"Michael"}],"issued":{"date-parts":[["2011",12,1]]}}}],"schema":"https://github.com/citation-style-language/schema/raw/master/csl-citation.json"} </w:instrText>
      </w:r>
      <w:r w:rsidR="00C635B8">
        <w:fldChar w:fldCharType="separate"/>
      </w:r>
      <w:r w:rsidR="00B930AF" w:rsidRPr="00B930AF">
        <w:t>(Andraso et al., 2011)</w:t>
      </w:r>
      <w:r w:rsidR="00C635B8">
        <w:fldChar w:fldCharType="end"/>
      </w:r>
      <w:r w:rsidR="00095E41">
        <w:t xml:space="preserve">, so that any observed trophic variation is not linked to this ontogenetic </w:t>
      </w:r>
      <w:r w:rsidR="00AF2FA8">
        <w:t>transition.</w:t>
      </w:r>
    </w:p>
    <w:p w14:paraId="3526FE01" w14:textId="77777777" w:rsidR="00625A40" w:rsidRPr="007F2BE6" w:rsidRDefault="00625A40" w:rsidP="002371C8"/>
    <w:p w14:paraId="33EB4F6B" w14:textId="7F47F127" w:rsidR="00625A40" w:rsidRDefault="00625A40" w:rsidP="002371C8">
      <w:r w:rsidRPr="007F2BE6">
        <w:t xml:space="preserve">Fish were transported to DTU Aqua fish stable facility (Lyngby, Denmark) and maintained under in a </w:t>
      </w:r>
      <w:r w:rsidR="008952AB">
        <w:t>12:12 hr</w:t>
      </w:r>
      <w:r w:rsidRPr="007F2BE6">
        <w:t xml:space="preserve"> </w:t>
      </w:r>
      <w:r w:rsidR="008952AB">
        <w:t>light</w:t>
      </w:r>
      <w:r w:rsidRPr="007F2BE6">
        <w:t>:</w:t>
      </w:r>
      <w:r w:rsidR="008952AB">
        <w:t>dark</w:t>
      </w:r>
      <w:r w:rsidRPr="007F2BE6">
        <w:t xml:space="preserve"> cycle, at 10 ± 1 °C and 16 ± 1 ppt salinity, and fed to satiation three times per week with commercial high-nutrition pellet </w:t>
      </w:r>
      <w:r w:rsidRPr="008F256B">
        <w:t>fish feed (</w:t>
      </w:r>
      <w:r w:rsidR="008F256B" w:rsidRPr="008F256B">
        <w:t xml:space="preserve">3mm Ivory Ex </w:t>
      </w:r>
      <w:r w:rsidR="008F256B">
        <w:t xml:space="preserve">composite </w:t>
      </w:r>
      <w:r w:rsidR="008F256B" w:rsidRPr="008F256B">
        <w:t>pellets, Aller Aqua, Denmark</w:t>
      </w:r>
      <w:r w:rsidRPr="008F256B">
        <w:t>).</w:t>
      </w:r>
      <w:r w:rsidRPr="007F2BE6">
        <w:t xml:space="preserve"> Laboratory salinity is within the natural range of the source </w:t>
      </w:r>
      <w:r w:rsidRPr="00AA1318">
        <w:t>location</w:t>
      </w:r>
      <w:r w:rsidR="008952AB" w:rsidRPr="00AA1318">
        <w:t xml:space="preserve"> </w:t>
      </w:r>
      <w:r w:rsidR="008952AB" w:rsidRPr="00AA1318">
        <w:fldChar w:fldCharType="begin"/>
      </w:r>
      <w:r w:rsidR="00B930AF">
        <w:instrText xml:space="preserve"> ADDIN ZOTERO_ITEM CSL_CITATION {"citationID":"d0W1TFL9","properties":{"formattedCitation":"(Feistel et al., 2010)","plainCitation":"(Feistel et al., 2010)","noteIndex":0},"citationItems":[{"id":4300,"uris":["http://zotero.org/users/5224473/items/DSV9W8QI"],"uri":["http://zotero.org/users/5224473/items/DSV9W8QI"],"itemData":{"id":4300,"type":"article-journal","abstract":"&lt;p&gt;&lt;strong&gt;Abstract.&lt;/strong&gt; The brackish water of the Baltic Sea is a mixture of ocean water from the Atlantic/North Sea with fresh water from various rivers draining a large area of lowlands and mountain ranges. The evaporation-precipitation balance results in an additional but minor excess of fresh water. The rivers carry different loads of salts washed out of the ground, in particular calcium carbonate, which cause a composition anomaly of the salt dissolved in the Baltic Sea in comparison to Standard Seawater. Directly measured seawater density shows a related anomaly when compared to the density computed from the equation of state as a function of Practical Salinity, temperature and pressure. &lt;br&gt;&lt;br&gt; Samples collected from different regions of the Baltic Sea during 2006–2009 were analysed for their density anomaly. The results obtained for the river load deviate significantly from similar measurements carried out forty years ago; the reasons for this decadal variability are not yet fully understood. An empirical formula is derived which estimates Absolute from Practical Salinity of Baltic Sea water, to be used in conjunction with the new Thermodynamic Equation of Seawater 2010 (TEOS-10), endorsed by IOC/UNESCO in June 2009 as the substitute for the 1980 International Equation of State, EOS-80. Our routine measurements of the samples were accompanied by studies of additional selected properties which are reported here: conductivity, density, chloride, bromide and sulphate content, total CO&lt;sub&gt;2&lt;/sub&gt; and alkalinity.&lt;/p&gt;","container-title":"Ocean Science","DOI":"https://doi.org/10.5194/os-6-3-2010","ISSN":"1812-0784","issue":"1","language":"English","note":"publisher: Copernicus GmbH","page":"3-24","source":"www.ocean-sci.net","title":"Density and Absolute Salinity of the Baltic Sea 2006–2009","volume":"6","author":[{"family":"Feistel","given":"R."},{"family":"Weinreben","given":"S."},{"family":"Wolf","given":"H."},{"family":"Seitz","given":"S."},{"family":"Spitzer","given":"P."},{"family":"Adel","given":"B."},{"family":"Nausch","given":"G."},{"family":"Schneider","given":"B."},{"family":"Wright","given":"D. G."}],"issued":{"date-parts":[["2010",1,18]]}}}],"schema":"https://github.com/citation-style-language/schema/raw/master/csl-citation.json"} </w:instrText>
      </w:r>
      <w:r w:rsidR="008952AB" w:rsidRPr="00AA1318">
        <w:fldChar w:fldCharType="separate"/>
      </w:r>
      <w:r w:rsidR="008952AB" w:rsidRPr="00AA1318">
        <w:t>(Feistel et al., 2010)</w:t>
      </w:r>
      <w:r w:rsidR="008952AB" w:rsidRPr="00AA1318">
        <w:fldChar w:fldCharType="end"/>
      </w:r>
      <w:r w:rsidRPr="00AA1318">
        <w:t xml:space="preserve">, </w:t>
      </w:r>
      <w:r w:rsidR="008952AB" w:rsidRPr="00AA1318">
        <w:t>and</w:t>
      </w:r>
      <w:r w:rsidR="009D56BC">
        <w:t xml:space="preserve"> is</w:t>
      </w:r>
      <w:r w:rsidRPr="007F2BE6">
        <w:t xml:space="preserve"> within the osmoregulatory tolerance of the species</w:t>
      </w:r>
      <w:r w:rsidR="008952AB">
        <w:t xml:space="preserve"> </w:t>
      </w:r>
      <w:hyperlink r:id="rId10" w:history="1">
        <w:r w:rsidR="007E0B22">
          <w:rPr>
            <w:rStyle w:val="Hyperlink"/>
          </w:rPr>
          <w:fldChar w:fldCharType="begin"/>
        </w:r>
        <w:r w:rsidR="008B1465">
          <w:rPr>
            <w:rStyle w:val="Hyperlink"/>
          </w:rPr>
          <w:instrText xml:space="preserve"> ADDIN ZOTERO_ITEM CSL_CITATION {"citationID":"EYZJOLpD","properties":{"formattedCitation":"(Behrens et al., 2017; Puntila-Dodd et al., 2021)","plainCitation":"(Behrens et al., 2017; Puntila-Dodd et al., 2021)","noteIndex":0},"citationItems":[{"id":3313,"uris":["http://zotero.org/users/5224473/items/8D3XS293"],"uri":["http://zotero.org/users/5224473/items/8D3XS293"],"itemData":{"id":3313,"type":"article-journal","abstract":"Non-indigenous species (NIS) can impact marine biodiversity and ecosystem structure and function. Once introduced into a new region, secondary dispersal is limited by the physiology of the organism in relation to the ambient environment and by complex interactions between a suite of ecological factors such as presence of predators, competitors, and parasites. Early prediction of dispersal potential and future ‘area of impact’ is challenging, but also a great asset in taking appropriate management actions. Aerobic scope (AS) in fish has been linked to various fitness-related parameters, and may be valuable in determining dispersal potential of aquatic invasive species in novel environments. Round goby, Neogobius melanostomus, one of the most wide-ranging invasive fish species in Europe and North America, currently thrives in brackish and fresh water, but its ability to survive in high salinity waters is unknown to date. We show that AS in round goby is reduced by 30% and blood plasma osmolality increased (indicating reduced capacity for osmoregulation) at salinities approaching oceanic conditions, following slow ramping (5 PSU per week) and subsequent long-term acclimation to salinities ranging between 0 and 30 PSU (8 days at final treatment salinities before blood plasma osmolality measurements, 12–20 additional days before respirometry). Survival was also reduced at the highest salinities yet a significant proportion (61%) of the fish survived at 30 PSU. Reduced physiological performance at the highest salinities may affect growth and competitive ability under oceanic conditions, but to what extent reduced AS and osmoregulatory capacity will slow the current 30 km year-1 rate of advance of the species through the steep salinity gradient from the brackish Baltic Sea and into the oceanic North Sea remains speculative. An unintended natural experiment is in progress to test whether the rate of advance slows down. At the current rate of advance the species will reach the oceanic North Sea by 2018/2019, therefore time for taking preventative action is short.","container-title":"PLOS ONE","DOI":"10.1371/journal.pone.0176038","ISSN":"1932-6203","issue":"4","journalAbbreviation":"PLOS ONE","language":"en","page":"e0176038","source":"PLoS Journals","title":"Evaluating dispersal potential of an invasive fish by the use of aerobic scope and osmoregulation capacity","volume":"12","author":[{"family":"Behrens","given":"Jane W."},{"family":"Deurs","given":"Mikael","dropping-particle":"van"},{"family":"Christensen","given":"Emil A. F."}],"issued":{"date-parts":[["2017",4,19]]}}},{"id":5075,"uris":["http://zotero.org/users/5224473/items/Y93VPDWX"],"uri":["http://zotero.org/users/5224473/items/Y93VPDWX"],"itemData":{"id":5075,"type":"article-journal","abstract":"Species invasions often occur on coasts and estuaries where abiotic conditions vary, e.g. salinity, temperature, runoff etc. Successful establishment and dispersal of non-indigenous species in many such systems are poorly understood, partially since the species tend to show genetic and ecological plasticity at population level towards many abiotic conditions, including salinity tolerance. Plasticity may be driven by shifting expression of heat shock proteins such as Hsp70, which is widely recognized as indicator of physical stress. In this study, we developed a qPCR assay for expression of the hsp70 gene in the invasive round goby (Neogobius melanostomus) and tested the expression response of fish collected from a brackish environment in the western Baltic Sea to three different salinities, 0, 10 and 30. hsp70 expression was highest in fresh water, indicating higher stress, and lower at brackish (ambient condition for the sampled population) and oceanic salinities, suggestive of low stress response to salinities above the population’s current distribution. The highest stress in fresh water was surprising since populations in fresh water exist, e.g. large European rivers and Laurentian Great Lakes. The results have implications to predictions for the species’ plasticity potential and possible range expansion of the species into other salinity regimes.","container-title":"Hydrobiologia","DOI":"10.1007/s10750-020-04449-x","ISSN":"1573-5117","issue":"2","journalAbbreviation":"Hydrobiologia","language":"en","page":"421-429","source":"Springer Link","title":"Estimating salinity stress via hsp70 expression in the invasive round goby (Neogobius melanostomus): implications for further range expansion","title-short":"Estimating salinity stress via hsp70 expression in the invasive round goby (Neogobius melanostomus)","volume":"848","author":[{"family":"Puntila-Dodd","given":"R."},{"family":"Bekkevold","given":"D."},{"family":"Behrens","given":"J. W."}],"issued":{"date-parts":[["2021",1,1]]}}}],"schema":"https://github.com/citation-style-language/schema/raw/master/csl-citation.json"} </w:instrText>
        </w:r>
        <w:r w:rsidR="007E0B22">
          <w:rPr>
            <w:rStyle w:val="Hyperlink"/>
          </w:rPr>
          <w:fldChar w:fldCharType="separate"/>
        </w:r>
        <w:r w:rsidR="008B1465" w:rsidRPr="008B1465">
          <w:t>(Behrens et al., 2017; Puntila-Dodd et al., 2021)</w:t>
        </w:r>
        <w:r w:rsidR="007E0B22">
          <w:rPr>
            <w:rStyle w:val="Hyperlink"/>
          </w:rPr>
          <w:fldChar w:fldCharType="end"/>
        </w:r>
      </w:hyperlink>
    </w:p>
    <w:p w14:paraId="6109000D" w14:textId="77777777" w:rsidR="007E0B22" w:rsidRDefault="007E0B22" w:rsidP="002371C8"/>
    <w:p w14:paraId="302F7DC2" w14:textId="17B988D2" w:rsidR="00F460CE" w:rsidRDefault="00625A40" w:rsidP="002371C8">
      <w:r>
        <w:t xml:space="preserve">Prey fauna were </w:t>
      </w:r>
      <w:r w:rsidR="009D56BC">
        <w:t>collected</w:t>
      </w:r>
      <w:r>
        <w:t xml:space="preserve"> using a combination of methods to ensure a cross-section of the mobile and sessile fauna </w:t>
      </w:r>
      <w:r w:rsidR="0092622B">
        <w:t>community were represented. Sampling</w:t>
      </w:r>
      <w:r>
        <w:t xml:space="preserve"> </w:t>
      </w:r>
      <w:commentRangeStart w:id="5"/>
      <w:r>
        <w:t>included</w:t>
      </w:r>
      <w:commentRangeEnd w:id="5"/>
      <w:r>
        <w:rPr>
          <w:rStyle w:val="CommentReference"/>
        </w:rPr>
        <w:commentReference w:id="5"/>
      </w:r>
      <w:r>
        <w:t xml:space="preserve">: </w:t>
      </w:r>
      <w:r w:rsidR="00CB1D5D">
        <w:t>HAPS handheld core</w:t>
      </w:r>
      <w:r w:rsidR="0092622B">
        <w:t>s</w:t>
      </w:r>
      <w:r w:rsidR="00467C3C">
        <w:t xml:space="preserve"> </w:t>
      </w:r>
      <w:r w:rsidR="00467C3C" w:rsidRPr="003B37B3">
        <w:t>(</w:t>
      </w:r>
      <w:r w:rsidR="0092622B">
        <w:t>sampled</w:t>
      </w:r>
      <w:r w:rsidR="00467C3C">
        <w:t xml:space="preserve"> </w:t>
      </w:r>
      <w:r w:rsidR="00467C3C" w:rsidRPr="007472F9">
        <w:t>area: 0.0143 m</w:t>
      </w:r>
      <w:r w:rsidR="00467C3C" w:rsidRPr="000F2AE5">
        <w:rPr>
          <w:vertAlign w:val="superscript"/>
        </w:rPr>
        <w:t>2</w:t>
      </w:r>
      <w:r w:rsidR="0092622B">
        <w:t xml:space="preserve">, depth </w:t>
      </w:r>
      <w:r w:rsidR="0092622B" w:rsidRPr="0092622B">
        <w:rPr>
          <w:highlight w:val="yellow"/>
        </w:rPr>
        <w:t>… cm</w:t>
      </w:r>
      <w:r w:rsidR="0092622B">
        <w:t xml:space="preserve">); </w:t>
      </w:r>
      <w:r w:rsidR="00535396">
        <w:t>push net</w:t>
      </w:r>
      <w:r w:rsidR="00A30900">
        <w:t xml:space="preserve"> samples</w:t>
      </w:r>
      <w:r w:rsidR="0092622B">
        <w:t xml:space="preserve"> (net width 65 cm, mesh size 1cm); quadrat samples (hand/paint scraper collections of all benthic fauna within 50 x 50 cm quadrats); and baited box/cylinder traps (as described above). These were chosen to so that sampl</w:t>
      </w:r>
      <w:r w:rsidR="00A30900">
        <w:t xml:space="preserve">ing would capture </w:t>
      </w:r>
      <w:r w:rsidR="00920F98">
        <w:t xml:space="preserve">a comprehensive cross-section of local </w:t>
      </w:r>
      <w:r w:rsidR="0092622B">
        <w:t xml:space="preserve">benthic infauna, sessile fauna and mobile fauna. Samples were rinsed through a 0.5 mm sieve and rinsed with deionised </w:t>
      </w:r>
      <w:r w:rsidR="0092622B">
        <w:lastRenderedPageBreak/>
        <w:t>water. One of each sample type was collected at each of the e</w:t>
      </w:r>
      <w:r w:rsidR="00CB1D5D">
        <w:t>ight r</w:t>
      </w:r>
      <w:r w:rsidR="0092622B">
        <w:t xml:space="preserve">eplicate </w:t>
      </w:r>
      <w:r w:rsidR="0092622B" w:rsidRPr="0092622B">
        <w:t>sampling points within the sampling area (Fig. 1)</w:t>
      </w:r>
      <w:r w:rsidR="00F460CE">
        <w:t xml:space="preserve">. </w:t>
      </w:r>
    </w:p>
    <w:p w14:paraId="16417BC9" w14:textId="77777777" w:rsidR="00F460CE" w:rsidRDefault="00F460CE" w:rsidP="002371C8"/>
    <w:p w14:paraId="2D03F041" w14:textId="4E3EFBA3" w:rsidR="00625A40" w:rsidRDefault="00F460CE" w:rsidP="002371C8">
      <w:r>
        <w:t xml:space="preserve">Samples of primary producers were also collected provide additional context to </w:t>
      </w:r>
      <w:r w:rsidR="00F70C37">
        <w:t xml:space="preserve">any observed </w:t>
      </w:r>
      <w:r>
        <w:t>isotopic variation</w:t>
      </w:r>
      <w:r w:rsidR="000564EC">
        <w:t>. This includes three replicate samples were collected by hand of dominant algae</w:t>
      </w:r>
      <w:r w:rsidR="00F36761">
        <w:t xml:space="preserve"> types</w:t>
      </w:r>
      <w:r w:rsidR="000564EC">
        <w:t xml:space="preserve">. Coarse organic matter water taken from core and quadrat samples, which was primarily from woody or leaf terrestrial/riparian vegetation. </w:t>
      </w:r>
      <w:r w:rsidR="00F36761">
        <w:t xml:space="preserve">To represent the phytoplankton </w:t>
      </w:r>
      <w:r w:rsidR="000564EC">
        <w:t>community</w:t>
      </w:r>
      <w:r w:rsidR="00F36761">
        <w:t>, three replicate samples</w:t>
      </w:r>
      <w:r w:rsidR="000564EC">
        <w:t xml:space="preserve"> were taken </w:t>
      </w:r>
      <w:r w:rsidR="00F36761">
        <w:t>of fine particular organic matter (FPOM)</w:t>
      </w:r>
      <w:r w:rsidR="000564EC">
        <w:t xml:space="preserve">, </w:t>
      </w:r>
      <w:r w:rsidR="00F36761">
        <w:t>using water collected from the deepest area or the sampling area (depth approx. 2 m)</w:t>
      </w:r>
      <w:r w:rsidR="00D74E62">
        <w:t>. Water was</w:t>
      </w:r>
      <w:r w:rsidR="00F36761">
        <w:t xml:space="preserve"> pre-filtered through a 47</w:t>
      </w:r>
      <w:r w:rsidR="00F36761" w:rsidRPr="00F36761">
        <w:t xml:space="preserve"> µm</w:t>
      </w:r>
      <w:r w:rsidR="00F36761">
        <w:t xml:space="preserve"> sieve and vacuum</w:t>
      </w:r>
      <w:r w:rsidR="00F36761" w:rsidRPr="00F36761">
        <w:t xml:space="preserve"> </w:t>
      </w:r>
      <w:r w:rsidR="00D74E62">
        <w:t>filtered onto</w:t>
      </w:r>
      <w:r w:rsidR="00F36761">
        <w:t xml:space="preserve"> </w:t>
      </w:r>
      <w:r w:rsidR="00D74E62">
        <w:t xml:space="preserve">Whatman </w:t>
      </w:r>
      <w:r w:rsidR="00F36761">
        <w:t xml:space="preserve">GF/F </w:t>
      </w:r>
      <w:r w:rsidR="00D74E62">
        <w:t>glass microfiber filters (</w:t>
      </w:r>
      <w:r w:rsidR="00D74E62" w:rsidRPr="00D74E62">
        <w:t>GE Healthcare</w:t>
      </w:r>
      <w:r w:rsidR="00D74E62">
        <w:t xml:space="preserve">, </w:t>
      </w:r>
      <w:r w:rsidR="00D74E62" w:rsidRPr="00D74E62">
        <w:t>Denmark A/S</w:t>
      </w:r>
      <w:r w:rsidR="00D74E62">
        <w:t xml:space="preserve">), so represent a 0.7 – 47 </w:t>
      </w:r>
      <w:r w:rsidR="00D74E62" w:rsidRPr="00F36761">
        <w:t>µm</w:t>
      </w:r>
      <w:r w:rsidR="00D74E62">
        <w:t xml:space="preserve"> FPOM fraction that appears to successfully capture the local phytoplankton community in late Spring-early Summer (</w:t>
      </w:r>
      <w:r w:rsidR="00D74E62" w:rsidRPr="00D74E62">
        <w:rPr>
          <w:highlight w:val="yellow"/>
        </w:rPr>
        <w:t>REF</w:t>
      </w:r>
      <w:r w:rsidR="00D74E62">
        <w:t>). All samples/packed filters were then frozen (-40 °C) before further processing and analysis.</w:t>
      </w:r>
    </w:p>
    <w:p w14:paraId="12FAF3F5" w14:textId="77777777" w:rsidR="00F460CE" w:rsidRPr="0092622B" w:rsidRDefault="00F460CE" w:rsidP="002371C8"/>
    <w:p w14:paraId="75AA7363" w14:textId="7F723C3F" w:rsidR="004A5CE3" w:rsidRDefault="004A5CE3" w:rsidP="001F37CB">
      <w:pPr>
        <w:pStyle w:val="Heading3"/>
      </w:pPr>
      <w:r w:rsidRPr="001F37CB">
        <w:t>Tagging</w:t>
      </w:r>
      <w:r>
        <w:t xml:space="preserve"> and fin clips</w:t>
      </w:r>
    </w:p>
    <w:p w14:paraId="7CF8FADB" w14:textId="4A5BA402" w:rsidR="008B1465" w:rsidRDefault="00074315" w:rsidP="002371C8">
      <w:r>
        <w:t xml:space="preserve">Tissue samples were taken from </w:t>
      </w:r>
      <w:r w:rsidR="00096FC3">
        <w:t>round gobies</w:t>
      </w:r>
      <w:r>
        <w:t>, and individuals</w:t>
      </w:r>
      <w:r w:rsidR="00096FC3">
        <w:t xml:space="preserve"> were tagged </w:t>
      </w:r>
      <w:r>
        <w:t>two days after returning to the laboratory</w:t>
      </w:r>
      <w:r w:rsidR="00096FC3">
        <w:t xml:space="preserve">. </w:t>
      </w:r>
      <w:r w:rsidR="006E0177">
        <w:t xml:space="preserve">Small passive </w:t>
      </w:r>
      <w:r w:rsidR="006E0177" w:rsidRPr="006E0177">
        <w:t xml:space="preserve">integrated transponder </w:t>
      </w:r>
      <w:r w:rsidR="006E0177">
        <w:t xml:space="preserve">(PIT) </w:t>
      </w:r>
      <w:r w:rsidR="006E0177" w:rsidRPr="006E0177">
        <w:t xml:space="preserve">tags </w:t>
      </w:r>
      <w:r w:rsidR="006E0177">
        <w:t>(</w:t>
      </w:r>
      <w:r w:rsidR="00FC6180">
        <w:t>12 × 2 mm, 0.1 g,</w:t>
      </w:r>
      <w:r w:rsidR="00FC6180" w:rsidRPr="00FC6180">
        <w:t xml:space="preserve"> Oregon RFID Inc</w:t>
      </w:r>
      <w:r w:rsidR="00FC6180">
        <w:t>.) were injected into abdominal cavities with a syringe implanter (MK25, Biomark</w:t>
      </w:r>
      <w:r w:rsidR="00FC6180" w:rsidRPr="00FC6180">
        <w:t xml:space="preserve"> Inc.</w:t>
      </w:r>
      <w:r w:rsidR="00FC6180">
        <w:t>)</w:t>
      </w:r>
      <w:r w:rsidR="006E0177">
        <w:t xml:space="preserve"> </w:t>
      </w:r>
      <w:r w:rsidR="00FC6180">
        <w:t>following</w:t>
      </w:r>
      <w:r w:rsidR="001B003E">
        <w:t xml:space="preserve"> standard procedures </w:t>
      </w:r>
      <w:r w:rsidR="001B003E">
        <w:fldChar w:fldCharType="begin"/>
      </w:r>
      <w:r w:rsidR="001B003E">
        <w:instrText xml:space="preserve"> ADDIN ZOTERO_ITEM CSL_CITATION {"citationID":"ATBQcdjt","properties":{"formattedCitation":"(J\\uc0\\u248{}rgensen et al., 2017)","plainCitation":"(Jørgensen et al., 2017)","noteIndex":0},"citationItems":[{"id":3958,"uris":["http://zotero.org/users/5224473/items/XRSL4QK2"],"uri":["http://zotero.org/users/5224473/items/XRSL4QK2"],"itemData":{"id":3958,"type":"article-journal","container-title":"Fisheries Research","DOI":"10.1016/j.fishres.2017.04.002","ISSN":"0165-7836","journalAbbreviation":"FISH RES","language":"English","note":"publisher: Elsevier","page":"95-103","source":"orbit.dtu.dk","title":"PIT-tagging method for small fishes: A case study using sandeel ( Ammodytes tobianus )","title-short":"PIT-tagging method for small fishes","volume":"193","author":[{"family":"Jørgensen","given":"Michelle Grace Pinto"},{"family":"Deurs","given":"Mikael","dropping-particle":"van"},{"family":"Butts","given":"Ian"},{"family":"Jørgensen","given":"Kasper"},{"family":"Behrens","given":"Jane W."}],"issued":{"date-parts":[["2017"]]}}}],"schema":"https://github.com/citation-style-language/schema/raw/master/csl-citation.json"} </w:instrText>
      </w:r>
      <w:r w:rsidR="001B003E">
        <w:fldChar w:fldCharType="separate"/>
      </w:r>
      <w:r w:rsidR="001B003E" w:rsidRPr="001B003E">
        <w:t>(Jørgensen et al., 2017)</w:t>
      </w:r>
      <w:r w:rsidR="001B003E">
        <w:fldChar w:fldCharType="end"/>
      </w:r>
      <w:r w:rsidR="00FC6180">
        <w:t>.</w:t>
      </w:r>
      <w:r>
        <w:t xml:space="preserve"> R</w:t>
      </w:r>
      <w:r w:rsidR="001B003E">
        <w:t xml:space="preserve">ound gobies cope </w:t>
      </w:r>
      <w:r>
        <w:t xml:space="preserve">well </w:t>
      </w:r>
      <w:r w:rsidR="001B003E">
        <w:t xml:space="preserve">with internal </w:t>
      </w:r>
      <w:r>
        <w:t xml:space="preserve">tagging, showing no effects on survival and growth due to PIT tagging </w:t>
      </w:r>
      <w:r>
        <w:fldChar w:fldCharType="begin"/>
      </w:r>
      <w:r>
        <w:instrText xml:space="preserve"> ADDIN ZOTERO_ITEM CSL_CITATION {"citationID":"BNXCEjuQ","properties":{"formattedCitation":"(Ruetz et al., 2006)","plainCitation":"(Ruetz et al., 2006)","noteIndex":0},"citationItems":[{"id":3886,"uris":["http://zotero.org/users/5224473/items/ID9J7LF4"],"uri":["http://zotero.org/users/5224473/items/ID9J7LF4"],"itemData":{"id":3886,"type":"article-journal","abstract":"We examined the efficacy of marking mottled sculpins Cottus bairdii with passive integrated transponder (PIT) tags in a 28-d laboratory study. A 2 × 3 factorial experiment was used to compare growth and mortality of tagged fish with those of a control group (i.e., not injected with tags) among three size-classes (55–59, 60–69, and ≥70 mm total length [TL]). Fish were measured on the day of tagging and each week thereafter. Among 26 tagged fish (56–83 mm TL), both survival and tag retention were 96% or greater. Survival was 100% among 25 control fish (56–85 mm TL). Instantaneous growth rates (calculated on a cumulative basis for each sampling period based on mass) for tagged fish were significantly lower than those for control fish during the first 14 d, suggesting that mottled sculpins recovered from PIT tagging after 14–21 d. Additionally, fish size did not significantly affect the instantaneous growth rate of PIT-tagged fish relative to that of the control group. More importantly, we found (on the basis of instantaneous growth rates) that on average, the maximum difference in mass between tagged and control fish was less than 4% among sampling periods for each size-class. Our results suggest that PIT tags are a viable technique for marking small fish and have minimal impacts on growth and mortality.","container-title":"Transactions of the American Fisheries Society","DOI":"10.1577/T05-295.1","ISSN":"1548-8659","issue":"6","language":"en","page":"1456-1461","source":"Wiley Online Library","title":"Evaluating Passive Integrated Transponder Tags for Marking Mottled Sculpins: Effects on Growth and Mortality","title-short":"Evaluating Passive Integrated Transponder Tags for Marking Mottled Sculpins","volume":"135","author":[{"family":"Ruetz","given":"Carl R."},{"family":"Earl","given":"Brendan M."},{"family":"Kohler","given":"Steven L."}],"issued":{"date-parts":[["2006"]]}}}],"schema":"https://github.com/citation-style-language/schema/raw/master/csl-citation.json"} </w:instrText>
      </w:r>
      <w:r>
        <w:fldChar w:fldCharType="separate"/>
      </w:r>
      <w:r w:rsidRPr="00074315">
        <w:t>(Ruetz et al., 2006)</w:t>
      </w:r>
      <w:r>
        <w:fldChar w:fldCharType="end"/>
      </w:r>
      <w:r>
        <w:t xml:space="preserve">. Caudal fin tissue samples were taken </w:t>
      </w:r>
      <w:r w:rsidR="00B87FB7">
        <w:t>concurrently with tagging</w:t>
      </w:r>
      <w:r>
        <w:t>, as a non-</w:t>
      </w:r>
      <w:r w:rsidR="008B1465">
        <w:t>lethal</w:t>
      </w:r>
      <w:r>
        <w:t xml:space="preserve"> method for </w:t>
      </w:r>
      <w:r w:rsidR="008B1465">
        <w:t xml:space="preserve">obtaining </w:t>
      </w:r>
      <w:r w:rsidR="00B87FB7">
        <w:t xml:space="preserve">individually identifiable </w:t>
      </w:r>
      <w:r w:rsidR="008B1465">
        <w:t xml:space="preserve">isotopic samples </w:t>
      </w:r>
      <w:r w:rsidR="008B1465">
        <w:fldChar w:fldCharType="begin"/>
      </w:r>
      <w:r w:rsidR="008B1465">
        <w:instrText xml:space="preserve"> ADDIN ZOTERO_ITEM CSL_CITATION {"citationID":"nTgy69uX","properties":{"formattedCitation":"(Hayden et al., 2015; Britton and Busst, 2018)","plainCitation":"(Hayden et al., 2015; Britton and Busst, 2018)","noteIndex":0},"citationItems":[{"id":3212,"uris":["http://zotero.org/users/5224473/items/WNSAZQ8U"],"uri":["http://zotero.org/users/5224473/items/WNSAZQ8U"],"itemData":{"id":3212,"type":"article-journal","abstract":"BACKGROUND: Fish fin is a widely used, non-lethal sample material in studies using stable isotopes to assess the ecology of fishes. However, fish fin is composed of two distinct tissues (ray and membrane) which may have different stable isotope values and are not homogeneously distributed within a fin. As such, estimates of the stable isotope values of a fish may vary according to the section of fin sampled.\nMETHODS: To assess the magnitude of this variation, we analysed carbon (δ13C), nitrogen (δ15N), hydrogen (δ2H) and oxygen (δ18O) stable isotopes of caudal fin from juvenile, riverine stages of Atlantic salmon (Salmo salar) and brown trout (Salmo trutta). Individual fins were sub-sectioned into tip, mid and base, of which a further subset were divided into ray and membrane.\nFINDINGS: Isotope variation between fin sections, evident in all four elements, was primarily related to differences between ray and membrane. Base sections were13C depleted relative to tip (~1‰) with equivalent variation evident between ray and membrane. A similar trend was evident in δ2H, though the degree of variation was far greater (~10‰). Base and ray sections were 18O enriched (~2‰) relative to tip and membrane, respectively. Ray and membrane sections displayed longitudinal variation in 15N mirroring that of composite fin (~1‰), indicating that variation in15N values was likely related to ontogenetic variation.\nCONCLUSIONS: To account for the effects of intra-fin variability in stable isotope analyses we suggest that researchers sampling fish fin, in increasing priority, 1) also analyse muscle (or liver) tissue from a subsample of fish to calibrate their data, or 2) standardize sampling by selecting tissue only from the extreme tip of a fin, or 3) homogenize fins prior to analysis.","container-title":"PloS One","DOI":"10.1371/journal.pone.0145154","ISSN":"1932-6203","issue":"12","journalAbbreviation":"PLoS ONE","language":"eng","note":"PMID: 26670464\nPMCID: PMC4682899","page":"e0145154","source":"PubMed","title":"Small Tails Tell Tall Tales--Intra-Individual Variation in the Stable Isotope Values of Fish Fin","volume":"10","author":[{"family":"Hayden","given":"Brian"},{"family":"Soto","given":"David X."},{"family":"Jardine","given":"Tim D."},{"family":"Graham","given":"Brittany S."},{"family":"Cunjak","given":"Richard A."},{"family":"Romakkaniemi","given":"Atso"},{"family":"Linnansaari","given":"Tommi"}],"issued":{"date-parts":[["2015"]]}}},{"id":3981,"uris":["http://zotero.org/users/5224473/items/CQNJQ825"],"uri":["http://zotero.org/users/5224473/items/CQNJQ825"],"itemData":{"id":3981,"type":"article-journal","abstract":"Application of stable isotope data to trophic studies requires understanding of factors influencing the isotopic discrimination factor (Δ) between consumers and their prey resources. This is missing for many omnivorous species, despite their diet and environment potentially impacting Δ. The effects of temperature, diet (including formulated feeds) and tissue type on Δ13C and Δ15N were thus tested experimentally. A temperature experiment exposed three species to identical diets at 18 and 23°C, whereas a diet experiment exposed one species to four diets at 18°C. At 23°C, C:N ratios, Δ13C and Δ15N were generally elevated versus 18°C. After lipid correction, tissue/species-specific differences at 23°C in Δ13C and Δ15N were up to 0.73 and 0.54‰ higher, respectively. Across the four diets, there were also significant differences in Δ13C and Δ15N between a natural diet and diets based on formulated feeds. Δ13C and Δ15N of muscle were 1.51 to 2.76‰ and 3.13 to 5.44‰, respectively. Highest Δ for both isotopes was from a formulated feed based on plant material that resulted in lower dietary protein content and quality. Thus, diet and environment fundamentally affected the isotopic discrimination factors and these factors require consideration within trophic studies based on stable isotopes.","container-title":"Hydrobiologia","DOI":"10.1007/s10750-017-3423-9","ISSN":"1573-5117","issue":"1","journalAbbreviation":"Hydrobiologia","language":"en","page":"219-234","source":"Springer Link","title":"Stable isotope discrimination factors of omnivorous fishes: influence of tissue type, temperature, diet composition and formulated feeds","title-short":"Stable isotope discrimination factors of omnivorous fishes","volume":"808","author":[{"family":"Britton","given":"J. Robert"},{"family":"Busst","given":"Georgina M. A."}],"issued":{"date-parts":[["2018",2,1]]}}}],"schema":"https://github.com/citation-style-language/schema/raw/master/csl-citation.json"} </w:instrText>
      </w:r>
      <w:r w:rsidR="008B1465">
        <w:fldChar w:fldCharType="separate"/>
      </w:r>
      <w:r w:rsidR="008B1465" w:rsidRPr="008B1465">
        <w:t>(Hayden et al., 2015; Britton and Busst, 2018)</w:t>
      </w:r>
      <w:r w:rsidR="008B1465">
        <w:fldChar w:fldCharType="end"/>
      </w:r>
      <w:r w:rsidR="008B1465">
        <w:t xml:space="preserve">. The extreme outer edge of fins were taken using surgical scissors, and separated into three replicate samples per individual and stored individually </w:t>
      </w:r>
      <w:r w:rsidR="008B1465">
        <w:lastRenderedPageBreak/>
        <w:t xml:space="preserve">prior to analysis. Although either procedure is not expected to </w:t>
      </w:r>
      <w:r w:rsidR="00B87FB7">
        <w:t>influence</w:t>
      </w:r>
      <w:r w:rsidR="008B1465">
        <w:t xml:space="preserve"> of behavioural trait measurements, the combination of procedures may cause additional stress, therefore we</w:t>
      </w:r>
      <w:r w:rsidR="00B87FB7">
        <w:t xml:space="preserve"> conducted additional</w:t>
      </w:r>
      <w:r w:rsidR="008B1465">
        <w:t xml:space="preserve"> </w:t>
      </w:r>
      <w:r w:rsidR="00B87FB7">
        <w:t xml:space="preserve">experiment to test </w:t>
      </w:r>
      <w:r w:rsidR="008B1465">
        <w:t>the effect of combined tissue sa</w:t>
      </w:r>
      <w:r w:rsidR="00B87FB7">
        <w:t>mpling and fin clips (</w:t>
      </w:r>
      <w:r w:rsidR="00B87FB7" w:rsidRPr="007F3FA1">
        <w:rPr>
          <w:highlight w:val="magenta"/>
        </w:rPr>
        <w:t>see supplementary materials S</w:t>
      </w:r>
      <w:r w:rsidR="007F3FA1" w:rsidRPr="007F3FA1">
        <w:rPr>
          <w:highlight w:val="magenta"/>
        </w:rPr>
        <w:t>2</w:t>
      </w:r>
      <w:r w:rsidR="00B87FB7">
        <w:t>). No</w:t>
      </w:r>
      <w:r w:rsidR="008B1465">
        <w:t xml:space="preserve"> significant behavioural effects were found 10 days post-trial</w:t>
      </w:r>
      <w:r w:rsidR="00B87FB7">
        <w:t>.</w:t>
      </w:r>
    </w:p>
    <w:p w14:paraId="07F199AF" w14:textId="78E21482" w:rsidR="00B87FB7" w:rsidRPr="0092622B" w:rsidRDefault="00B87FB7" w:rsidP="002371C8"/>
    <w:p w14:paraId="02854D33" w14:textId="1A90A6D5" w:rsidR="00B87FB7" w:rsidRDefault="00B87FB7" w:rsidP="001F37CB">
      <w:pPr>
        <w:pStyle w:val="Heading3"/>
      </w:pPr>
      <w:r>
        <w:t>Behavioural analysis</w:t>
      </w:r>
    </w:p>
    <w:p w14:paraId="63CABF4C" w14:textId="77777777" w:rsidR="00B87FB7" w:rsidRPr="00B87FB7" w:rsidRDefault="00B87FB7" w:rsidP="002371C8">
      <w:r w:rsidRPr="00B87FB7">
        <w:t>Treatment groups we</w:t>
      </w:r>
      <w:commentRangeStart w:id="6"/>
      <w:commentRangeEnd w:id="6"/>
      <w:r>
        <w:rPr>
          <w:rStyle w:val="CommentReference"/>
        </w:rPr>
        <w:commentReference w:id="6"/>
      </w:r>
      <w:r w:rsidRPr="00B87FB7">
        <w:t>re held in 3 tanks (enriched), with tank ID recorded as a potential covariate to account for subtle tank effects. </w:t>
      </w:r>
    </w:p>
    <w:p w14:paraId="3A5D08E1" w14:textId="77777777" w:rsidR="00B87FB7" w:rsidRPr="00B87FB7" w:rsidRDefault="00B87FB7" w:rsidP="002371C8"/>
    <w:p w14:paraId="4EEF458A" w14:textId="77777777" w:rsidR="00B87FB7" w:rsidRPr="00BA1396" w:rsidRDefault="00B87FB7" w:rsidP="002371C8">
      <w:commentRangeStart w:id="7"/>
      <w:commentRangeStart w:id="8"/>
      <w:r w:rsidRPr="00BA1396">
        <w:t>Sex, weighing </w:t>
      </w:r>
      <w:commentRangeEnd w:id="7"/>
      <w:r>
        <w:rPr>
          <w:rStyle w:val="CommentReference"/>
        </w:rPr>
        <w:commentReference w:id="7"/>
      </w:r>
      <w:commentRangeEnd w:id="8"/>
      <w:r>
        <w:rPr>
          <w:rStyle w:val="CommentReference"/>
        </w:rPr>
        <w:commentReference w:id="8"/>
      </w:r>
    </w:p>
    <w:p w14:paraId="4C4B98D3" w14:textId="77777777" w:rsidR="00B87FB7" w:rsidRPr="007E64AE" w:rsidRDefault="00B87FB7" w:rsidP="002371C8">
      <w:pPr>
        <w:pStyle w:val="NormalWeb"/>
      </w:pPr>
      <w:r w:rsidRPr="007E64AE">
        <w:t xml:space="preserve">Two types of behavioural experiments were used to characterise individual behavioural variation, an </w:t>
      </w:r>
      <w:r w:rsidRPr="007E64AE">
        <w:rPr>
          <w:i/>
          <w:iCs/>
        </w:rPr>
        <w:t xml:space="preserve">Activity </w:t>
      </w:r>
      <w:r w:rsidRPr="007E64AE">
        <w:t xml:space="preserve">assay and an </w:t>
      </w:r>
      <w:r w:rsidRPr="007E64AE">
        <w:rPr>
          <w:i/>
          <w:iCs/>
        </w:rPr>
        <w:t xml:space="preserve">Exploration </w:t>
      </w:r>
      <w:r w:rsidRPr="007E64AE">
        <w:t xml:space="preserve">assay. To avoid effects of sociality, all assays were run with single individuals alone (REF). Similarly, water was entirely replaced between trials in the </w:t>
      </w:r>
      <w:r w:rsidRPr="007E64AE">
        <w:rPr>
          <w:i/>
          <w:iCs/>
        </w:rPr>
        <w:t xml:space="preserve">Activity </w:t>
      </w:r>
      <w:r w:rsidRPr="007E64AE">
        <w:t xml:space="preserve">to avoid carryover effects between trials due to odour signals, while as the </w:t>
      </w:r>
      <w:r w:rsidRPr="007E64AE">
        <w:rPr>
          <w:i/>
          <w:iCs/>
        </w:rPr>
        <w:t xml:space="preserve">Exploration </w:t>
      </w:r>
      <w:r w:rsidRPr="007E64AE">
        <w:t>assay was run in a continually flowing system in an input of uncontaminated water, which was flushed through with water between trials to minimise carryover odour effects between trials.</w:t>
      </w:r>
    </w:p>
    <w:p w14:paraId="0B32B165" w14:textId="77777777" w:rsidR="00B87FB7" w:rsidRPr="007E64AE" w:rsidRDefault="00B87FB7" w:rsidP="002371C8"/>
    <w:p w14:paraId="32CC21E5" w14:textId="77777777" w:rsidR="00B87FB7" w:rsidRPr="007E64AE" w:rsidRDefault="00B87FB7" w:rsidP="002371C8">
      <w:pPr>
        <w:pStyle w:val="NormalWeb"/>
      </w:pPr>
      <w:r w:rsidRPr="007E64AE">
        <w:t xml:space="preserve">In the </w:t>
      </w:r>
      <w:r w:rsidRPr="007E64AE">
        <w:rPr>
          <w:i/>
          <w:iCs/>
        </w:rPr>
        <w:t xml:space="preserve">Activity </w:t>
      </w:r>
      <w:r w:rsidRPr="007E64AE">
        <w:t>trial, individuals were placed by hand into a 32.5 x 50 cm open field arena. Eight arenas were used in a 2 x 4 grid, to run multiple trials simultaneously. Following a 5 min acclimation period, individuals were filmed for 20 mins. </w:t>
      </w:r>
    </w:p>
    <w:p w14:paraId="5C3D1C7D" w14:textId="77777777" w:rsidR="00B87FB7" w:rsidRPr="007E64AE" w:rsidRDefault="00B87FB7" w:rsidP="002371C8">
      <w:pPr>
        <w:pStyle w:val="NormalWeb"/>
      </w:pPr>
      <w:r w:rsidRPr="007E64AE">
        <w:t xml:space="preserve">Fish movement behaviour was tracked using Toxtrac (v2.90, </w:t>
      </w:r>
      <w:hyperlink r:id="rId11" w:history="1">
        <w:r w:rsidRPr="007E64AE">
          <w:rPr>
            <w:rStyle w:val="Hyperlink"/>
            <w:color w:val="000000"/>
          </w:rPr>
          <w:t>(Rodriguez et al. 2018)</w:t>
        </w:r>
      </w:hyperlink>
      <w:r w:rsidRPr="007E64AE">
        <w:t>). To account for potential among-arena sampling error due to parallax distortions, pixel/mm ratios for each arena were calculated for manual . </w:t>
      </w:r>
    </w:p>
    <w:p w14:paraId="2F7AE07F" w14:textId="77777777" w:rsidR="00B87FB7" w:rsidRPr="007E64AE" w:rsidRDefault="00B87FB7" w:rsidP="002371C8"/>
    <w:p w14:paraId="18032FFF" w14:textId="77777777" w:rsidR="00B87FB7" w:rsidRPr="007E64AE" w:rsidRDefault="00B87FB7" w:rsidP="002371C8">
      <w:pPr>
        <w:pStyle w:val="NormalWeb"/>
      </w:pPr>
      <w:r w:rsidRPr="007E64AE">
        <w:t>The following variables were extracted for further analysis: average speed (mm/s), proportion of time spent moving (%), total distance travelled (mm) and edge use (time, s, spent &gt; 10 cm from the outer edge of the arena,). </w:t>
      </w:r>
    </w:p>
    <w:p w14:paraId="4D550488" w14:textId="77777777" w:rsidR="00B87FB7" w:rsidRPr="007E64AE" w:rsidRDefault="00B87FB7" w:rsidP="002371C8"/>
    <w:p w14:paraId="519BA667" w14:textId="77777777" w:rsidR="00B87FB7" w:rsidRPr="007E64AE" w:rsidRDefault="00B87FB7" w:rsidP="002371C8">
      <w:pPr>
        <w:pStyle w:val="NormalWeb"/>
      </w:pPr>
      <w:r w:rsidRPr="007E64AE">
        <w:lastRenderedPageBreak/>
        <w:t>The order of the assays.</w:t>
      </w:r>
    </w:p>
    <w:p w14:paraId="5B4BA4D1" w14:textId="77777777" w:rsidR="00B87FB7" w:rsidRDefault="00B87FB7" w:rsidP="002371C8"/>
    <w:p w14:paraId="2954B301" w14:textId="77777777" w:rsidR="00B87FB7" w:rsidRPr="004A5CE3" w:rsidRDefault="00B87FB7" w:rsidP="002371C8"/>
    <w:p w14:paraId="1277A21E" w14:textId="36FA15F8" w:rsidR="00F460CE" w:rsidRPr="00625A40" w:rsidRDefault="00F460CE" w:rsidP="001F37CB">
      <w:pPr>
        <w:pStyle w:val="Heading3"/>
      </w:pPr>
      <w:r>
        <w:t>Stable isotope processing</w:t>
      </w:r>
      <w:r w:rsidR="004B221B">
        <w:t xml:space="preserve"> and analysis</w:t>
      </w:r>
    </w:p>
    <w:p w14:paraId="74E7664A" w14:textId="5DCF3242" w:rsidR="00BA1396" w:rsidRDefault="0092622B" w:rsidP="001F37CB">
      <w:r w:rsidRPr="0092622B">
        <w:t xml:space="preserve">Samples </w:t>
      </w:r>
      <w:r>
        <w:t xml:space="preserve">were processed following standard SIA methodologies for marine aquatic </w:t>
      </w:r>
      <w:r w:rsidR="00F460CE">
        <w:t xml:space="preserve">food webs </w:t>
      </w:r>
      <w:r w:rsidR="00B930AF">
        <w:fldChar w:fldCharType="begin"/>
      </w:r>
      <w:r w:rsidR="001B003E">
        <w:instrText xml:space="preserve"> ADDIN ZOTERO_ITEM CSL_CITATION {"citationID":"jXLEyy0x","properties":{"formattedCitation":"(Jardine et al., 2003)","plainCitation":"(Jardine et al., 2003)","noteIndex":0},"citationItems":[{"id":5138,"uris":["http://zotero.org/users/5224473/items/G8TNQ8I3"],"uri":["http://zotero.org/users/5224473/items/G8TNQ8I3"],"itemData":{"id":5138,"type":"article-journal","container-title":"Canadian Manuscript Report of Fisheries and Aquatic Sciences","page":"39","title":"Stable isotopes in aquatic systems: sample preparation, analysis and interpretation","volume":"2656","author":[{"family":"Jardine","given":"Timothy D"},{"family":"McGeachy","given":"SA"},{"family":"Paton","given":"CM"},{"family":"Savoie","given":"M"},{"family":"Cunjak","given":"RA"}],"issued":{"date-parts":[["2003"]]}}}],"schema":"https://github.com/citation-style-language/schema/raw/master/csl-citation.json"} </w:instrText>
      </w:r>
      <w:r w:rsidR="00B930AF">
        <w:fldChar w:fldCharType="separate"/>
      </w:r>
      <w:r w:rsidR="00B930AF" w:rsidRPr="00B930AF">
        <w:t>(Jardine et al., 2003)</w:t>
      </w:r>
      <w:r w:rsidR="00B930AF">
        <w:fldChar w:fldCharType="end"/>
      </w:r>
      <w:r w:rsidR="004A5CE3">
        <w:t xml:space="preserve">. All field collected samples were placed on ice for transport (approx. 2 hrs). Field samples and fin clips </w:t>
      </w:r>
      <w:r w:rsidR="002371C8">
        <w:t>stored</w:t>
      </w:r>
      <w:r w:rsidR="004A5CE3">
        <w:t xml:space="preserve"> at -40° C in the laboratory</w:t>
      </w:r>
      <w:r w:rsidR="004B221B">
        <w:t xml:space="preserve"> during processing prior to drying</w:t>
      </w:r>
      <w:r w:rsidR="004A5CE3">
        <w:t>.</w:t>
      </w:r>
      <w:r w:rsidR="000564EC">
        <w:t xml:space="preserve"> </w:t>
      </w:r>
      <w:r w:rsidR="004B221B">
        <w:t>Prey fauna</w:t>
      </w:r>
      <w:r w:rsidR="00535396">
        <w:t xml:space="preserve"> were </w:t>
      </w:r>
      <w:r w:rsidR="004B221B">
        <w:t xml:space="preserve">pickup out of </w:t>
      </w:r>
      <w:r w:rsidR="00535396">
        <w:t>HAPS,</w:t>
      </w:r>
      <w:r w:rsidR="004B221B">
        <w:t xml:space="preserve"> quadrat, push and trap samples, identified to species where possible, and sorted into broad taxonomic groupings (i.e. by family or order</w:t>
      </w:r>
      <w:r w:rsidR="007F3FA1">
        <w:t xml:space="preserve">, </w:t>
      </w:r>
      <w:r w:rsidR="007F3FA1" w:rsidRPr="007F3FA1">
        <w:rPr>
          <w:highlight w:val="magenta"/>
        </w:rPr>
        <w:t>supplementary materials S</w:t>
      </w:r>
      <w:r w:rsidR="007F3FA1">
        <w:rPr>
          <w:highlight w:val="magenta"/>
        </w:rPr>
        <w:t>3</w:t>
      </w:r>
      <w:r w:rsidR="004B221B">
        <w:t xml:space="preserve">).  </w:t>
      </w:r>
    </w:p>
    <w:p w14:paraId="63898635" w14:textId="77777777" w:rsidR="00010A58" w:rsidRDefault="00010A58" w:rsidP="001F37CB"/>
    <w:p w14:paraId="77DE8F63" w14:textId="77777777" w:rsidR="00BA1396" w:rsidRPr="007E64AE" w:rsidRDefault="00BA1396" w:rsidP="002371C8">
      <w:r w:rsidRPr="007F2BE6">
        <w:t>Invertebrates </w:t>
      </w:r>
    </w:p>
    <w:p w14:paraId="302FC32D" w14:textId="77777777" w:rsidR="00BA1396" w:rsidRPr="007E64AE" w:rsidRDefault="00BA1396" w:rsidP="002371C8">
      <w:pPr>
        <w:pStyle w:val="ListParagraph"/>
        <w:numPr>
          <w:ilvl w:val="0"/>
          <w:numId w:val="9"/>
        </w:numPr>
      </w:pPr>
      <w:r w:rsidRPr="007E64AE">
        <w:t>Grouped to relatively course taxonomic groups</w:t>
      </w:r>
    </w:p>
    <w:p w14:paraId="335F52B7" w14:textId="77777777" w:rsidR="00BA1396" w:rsidRPr="007E64AE" w:rsidRDefault="00BA1396" w:rsidP="002371C8">
      <w:pPr>
        <w:pStyle w:val="ListParagraph"/>
        <w:numPr>
          <w:ilvl w:val="0"/>
          <w:numId w:val="9"/>
        </w:numPr>
      </w:pPr>
      <w:r w:rsidRPr="007E64AE">
        <w:t>3 replicates per group</w:t>
      </w:r>
    </w:p>
    <w:p w14:paraId="6AF50740" w14:textId="77777777" w:rsidR="00BA1396" w:rsidRPr="007E64AE" w:rsidRDefault="00BA1396" w:rsidP="002371C8">
      <w:pPr>
        <w:pStyle w:val="NormalWeb"/>
        <w:numPr>
          <w:ilvl w:val="0"/>
          <w:numId w:val="9"/>
        </w:numPr>
      </w:pPr>
      <w:r w:rsidRPr="007E64AE">
        <w:t>Behavioural assays</w:t>
      </w:r>
    </w:p>
    <w:p w14:paraId="2955F148" w14:textId="1B2B1166" w:rsidR="00BA1396" w:rsidRDefault="00FD69F4" w:rsidP="002371C8">
      <w:r>
        <w:t>Soft tissue from g</w:t>
      </w:r>
      <w:r w:rsidRPr="00200B0B">
        <w:t>astropods</w:t>
      </w:r>
      <w:r>
        <w:t xml:space="preserve"> was removed from their shell </w:t>
      </w:r>
      <w:r w:rsidRPr="00200B0B">
        <w:t xml:space="preserve">before processing, as carbon-based precipitates reflect the isotopic ratios of the inorganic environment whereas their soft tissue reflects their diet </w:t>
      </w:r>
      <w:r w:rsidRPr="00200B0B">
        <w:rPr>
          <w:noProof/>
        </w:rPr>
        <w:t>(Post, 2002)</w:t>
      </w:r>
      <w:r w:rsidRPr="00200B0B">
        <w:t>.</w:t>
      </w:r>
    </w:p>
    <w:p w14:paraId="5A8421E7" w14:textId="77777777" w:rsidR="00FD69F4" w:rsidRPr="00F556DC" w:rsidRDefault="00FD69F4" w:rsidP="002371C8"/>
    <w:p w14:paraId="401436EF" w14:textId="77777777" w:rsidR="00BA1396" w:rsidRPr="007F2BE6" w:rsidRDefault="00BA1396" w:rsidP="002371C8">
      <w:commentRangeStart w:id="9"/>
      <w:r w:rsidRPr="007F2BE6">
        <w:t xml:space="preserve">Fin clips, tail </w:t>
      </w:r>
      <w:commentRangeEnd w:id="9"/>
      <w:r w:rsidRPr="007E64AE">
        <w:rPr>
          <w:rStyle w:val="CommentReference"/>
          <w:sz w:val="24"/>
          <w:szCs w:val="24"/>
        </w:rPr>
        <w:commentReference w:id="9"/>
      </w:r>
      <w:r w:rsidRPr="007F2BE6">
        <w:t>fin taken from the outer 5mm of the fin, generally showed no sign of infection.</w:t>
      </w:r>
    </w:p>
    <w:p w14:paraId="628C577F" w14:textId="77777777" w:rsidR="00BA1396" w:rsidRPr="007F2BE6" w:rsidRDefault="00BA1396" w:rsidP="002371C8">
      <w:pPr>
        <w:pStyle w:val="ListParagraph"/>
        <w:numPr>
          <w:ilvl w:val="0"/>
          <w:numId w:val="7"/>
        </w:numPr>
      </w:pPr>
      <w:r w:rsidRPr="007F2BE6">
        <w:t>Any sections of the fins with visible parasite infections were removed under a dissecting microscope. Help in 2ml eppendorfs.</w:t>
      </w:r>
    </w:p>
    <w:p w14:paraId="3D0599D3" w14:textId="77777777" w:rsidR="00BA1396" w:rsidRPr="007F2BE6" w:rsidRDefault="00BA1396" w:rsidP="002371C8">
      <w:pPr>
        <w:pStyle w:val="ListParagraph"/>
        <w:numPr>
          <w:ilvl w:val="0"/>
          <w:numId w:val="8"/>
        </w:numPr>
      </w:pPr>
      <w:r w:rsidRPr="007F2BE6">
        <w:t>Rinsed thoroughly with deionised water to remove any surface contamination.</w:t>
      </w:r>
    </w:p>
    <w:p w14:paraId="1AEB02B4" w14:textId="77777777" w:rsidR="00BA1396" w:rsidRPr="007F2BE6" w:rsidRDefault="00BA1396" w:rsidP="002371C8">
      <w:pPr>
        <w:pStyle w:val="ListParagraph"/>
        <w:numPr>
          <w:ilvl w:val="0"/>
          <w:numId w:val="8"/>
        </w:numPr>
      </w:pPr>
      <w:r w:rsidRPr="007F2BE6">
        <w:t>Drying: 60 degrees, 48 hours </w:t>
      </w:r>
    </w:p>
    <w:p w14:paraId="44D37F11" w14:textId="77777777" w:rsidR="00BA1396" w:rsidRPr="007F2BE6" w:rsidRDefault="00BA1396" w:rsidP="002371C8">
      <w:pPr>
        <w:pStyle w:val="ListParagraph"/>
        <w:numPr>
          <w:ilvl w:val="0"/>
          <w:numId w:val="8"/>
        </w:numPr>
      </w:pPr>
      <w:r w:rsidRPr="007F2BE6">
        <w:lastRenderedPageBreak/>
        <w:t>Sections composed of both fin ray and soft tissue, so sections ground into homogenous in tube using steel rods. </w:t>
      </w:r>
    </w:p>
    <w:p w14:paraId="456FFA76" w14:textId="0F9DDBE5" w:rsidR="00F460CE" w:rsidRDefault="00F460CE" w:rsidP="002371C8"/>
    <w:p w14:paraId="3FB43750" w14:textId="6D330476" w:rsidR="00D81BD6" w:rsidRDefault="007848F7" w:rsidP="002371C8">
      <w:r>
        <w:t>Encapsulated samples</w:t>
      </w:r>
      <w:r w:rsidR="00FD69F4" w:rsidRPr="00FD69F4">
        <w:t xml:space="preserve"> were analysed for δ13C</w:t>
      </w:r>
      <w:r w:rsidR="00FD69F4">
        <w:t xml:space="preserve"> and </w:t>
      </w:r>
      <w:r w:rsidR="00FD69F4" w:rsidRPr="00FD69F4">
        <w:t>δ15N isotope ratios</w:t>
      </w:r>
      <w:r w:rsidR="00270170">
        <w:t xml:space="preserve"> and</w:t>
      </w:r>
      <w:r w:rsidR="00A30900">
        <w:t xml:space="preserve"> </w:t>
      </w:r>
      <w:r w:rsidR="00270170">
        <w:t>N</w:t>
      </w:r>
      <w:r w:rsidR="00D81BD6">
        <w:t>%</w:t>
      </w:r>
      <w:r w:rsidR="00A30900">
        <w:t xml:space="preserve"> and</w:t>
      </w:r>
      <w:r w:rsidR="00270170">
        <w:t xml:space="preserve"> C</w:t>
      </w:r>
      <w:r w:rsidR="00D81BD6">
        <w:t>%</w:t>
      </w:r>
      <w:r w:rsidR="00270170">
        <w:t xml:space="preserve"> by mass</w:t>
      </w:r>
      <w:r w:rsidR="00A30900">
        <w:t xml:space="preserve">, </w:t>
      </w:r>
      <w:r w:rsidR="008B5394">
        <w:t xml:space="preserve">using </w:t>
      </w:r>
      <w:r w:rsidR="008B5394" w:rsidRPr="008B5394">
        <w:t xml:space="preserve">a FLASH HT </w:t>
      </w:r>
      <w:r w:rsidR="008B5394">
        <w:t>E</w:t>
      </w:r>
      <w:r w:rsidR="008B5394" w:rsidRPr="008B5394">
        <w:t xml:space="preserve">lemental </w:t>
      </w:r>
      <w:r w:rsidR="008B5394">
        <w:t>A</w:t>
      </w:r>
      <w:r w:rsidR="008B5394" w:rsidRPr="008B5394">
        <w:t>nalyser interfaced</w:t>
      </w:r>
      <w:r w:rsidR="008B5394">
        <w:t xml:space="preserve"> via a </w:t>
      </w:r>
      <w:r w:rsidR="008B5394" w:rsidRPr="008B5394">
        <w:t>ConFlo IV Universal Continuous Flow Interface</w:t>
      </w:r>
      <w:r w:rsidR="008B5394">
        <w:t xml:space="preserve"> </w:t>
      </w:r>
      <w:r w:rsidR="008B5394" w:rsidRPr="008B5394">
        <w:t xml:space="preserve">to </w:t>
      </w:r>
      <w:r w:rsidR="008B5394">
        <w:t>a</w:t>
      </w:r>
      <w:r w:rsidR="008B5394" w:rsidRPr="00FD69F4">
        <w:t xml:space="preserve"> </w:t>
      </w:r>
      <w:r w:rsidR="008B5394">
        <w:t xml:space="preserve">DELTA XP Isotope Radio Mass Spectrometer (Thermo Fischer Scientific, USA), </w:t>
      </w:r>
      <w:r w:rsidR="00270170">
        <w:t xml:space="preserve">at the University of East Anglia </w:t>
      </w:r>
      <w:r w:rsidR="00270170" w:rsidRPr="00270170">
        <w:t>Stable Isotope</w:t>
      </w:r>
      <w:r w:rsidR="00270170">
        <w:t xml:space="preserve"> Laboratory (Norwich, UK)</w:t>
      </w:r>
      <w:r w:rsidR="008B5394">
        <w:t>.</w:t>
      </w:r>
      <w:r w:rsidR="003D79AD">
        <w:t xml:space="preserve"> </w:t>
      </w:r>
      <w:r w:rsidR="007C3293">
        <w:t>D</w:t>
      </w:r>
      <w:r w:rsidR="007C3293" w:rsidRPr="007C3293">
        <w:t xml:space="preserve">ata </w:t>
      </w:r>
      <w:r w:rsidR="007C3293">
        <w:t xml:space="preserve">for </w:t>
      </w:r>
      <w:r w:rsidR="007C3293" w:rsidRPr="00FD69F4">
        <w:t>δ13C</w:t>
      </w:r>
      <w:r w:rsidR="007C3293">
        <w:t xml:space="preserve"> and </w:t>
      </w:r>
      <w:r w:rsidR="007C3293" w:rsidRPr="00FD69F4">
        <w:t xml:space="preserve">δ15N </w:t>
      </w:r>
      <w:r w:rsidR="007C3293" w:rsidRPr="007C3293">
        <w:t xml:space="preserve">are </w:t>
      </w:r>
      <w:r w:rsidR="00D81BD6">
        <w:t>expressed</w:t>
      </w:r>
      <w:r w:rsidR="007C3293" w:rsidRPr="007C3293">
        <w:t xml:space="preserve"> relative to the isotopic ratio of Vienna Pee Dee Belemnite standard (R</w:t>
      </w:r>
      <w:r w:rsidR="007C3293" w:rsidRPr="007C3293">
        <w:rPr>
          <w:vertAlign w:val="subscript"/>
        </w:rPr>
        <w:t>VPDB</w:t>
      </w:r>
      <w:r w:rsidR="007C3293" w:rsidRPr="007C3293">
        <w:t xml:space="preserve"> = 0.0111797) for carbon and atmospheric N</w:t>
      </w:r>
      <w:r w:rsidR="007C3293" w:rsidRPr="00D81BD6">
        <w:rPr>
          <w:vertAlign w:val="subscript"/>
        </w:rPr>
        <w:t>2</w:t>
      </w:r>
      <w:r w:rsidR="007C3293" w:rsidRPr="007C3293">
        <w:t xml:space="preserve"> (R</w:t>
      </w:r>
      <w:r w:rsidR="007C3293" w:rsidRPr="00D81BD6">
        <w:rPr>
          <w:vertAlign w:val="subscript"/>
        </w:rPr>
        <w:t>Air</w:t>
      </w:r>
      <w:r w:rsidR="007C3293" w:rsidRPr="007C3293">
        <w:t xml:space="preserve"> = 0.0036765) for nitrogen.</w:t>
      </w:r>
      <w:r w:rsidR="00D81BD6">
        <w:t xml:space="preserve"> </w:t>
      </w:r>
    </w:p>
    <w:p w14:paraId="240B877C" w14:textId="5E3C05B7" w:rsidR="00270170" w:rsidRDefault="00D81BD6" w:rsidP="002371C8">
      <w:r>
        <w:t xml:space="preserve">The precision of </w:t>
      </w:r>
      <w:r w:rsidRPr="00D81BD6">
        <w:t>δ13C and δ15N</w:t>
      </w:r>
      <w:r>
        <w:t xml:space="preserve"> estimates are … </w:t>
      </w:r>
    </w:p>
    <w:p w14:paraId="6E6DB127" w14:textId="6C2DBB39" w:rsidR="008B5394" w:rsidRDefault="008B5394" w:rsidP="002371C8"/>
    <w:p w14:paraId="36098761" w14:textId="5C5500DB" w:rsidR="00FD69F4" w:rsidRDefault="00FD69F4" w:rsidP="002371C8"/>
    <w:p w14:paraId="5956A21D" w14:textId="77777777" w:rsidR="00FD69F4" w:rsidRPr="00F460CE" w:rsidRDefault="00FD69F4" w:rsidP="002371C8"/>
    <w:p w14:paraId="289A3E6F" w14:textId="0996C6E4" w:rsidR="00F460CE" w:rsidRPr="00625A40" w:rsidRDefault="00B930AF" w:rsidP="001F37CB">
      <w:pPr>
        <w:pStyle w:val="Heading3"/>
      </w:pPr>
      <w:r>
        <w:t>Statistical analysis</w:t>
      </w:r>
    </w:p>
    <w:p w14:paraId="45DF0623" w14:textId="34F1E4AF" w:rsidR="00625A40" w:rsidRDefault="00B44EE6" w:rsidP="002371C8">
      <w:r w:rsidRPr="00B44EE6">
        <w:tab/>
      </w:r>
      <w:r w:rsidRPr="00B44EE6">
        <w:tab/>
      </w:r>
      <w:r w:rsidRPr="00B44EE6">
        <w:tab/>
      </w:r>
      <w:r w:rsidRPr="00B44EE6">
        <w:tab/>
      </w:r>
      <w:r w:rsidRPr="00B44EE6">
        <w:tab/>
      </w:r>
      <w:r w:rsidRPr="00B44EE6">
        <w:tab/>
      </w:r>
      <w:r w:rsidRPr="00B44EE6">
        <w:tab/>
      </w:r>
      <w:r w:rsidRPr="00B44EE6">
        <w:tab/>
      </w:r>
    </w:p>
    <w:p w14:paraId="6AAF31AA" w14:textId="4975F8F5" w:rsidR="00EC4A7E" w:rsidRDefault="007F3FA1" w:rsidP="002371C8">
      <w:r>
        <w:t>Discrimination factor (</w:t>
      </w:r>
      <w:r w:rsidRPr="007F3FA1">
        <w:rPr>
          <w:highlight w:val="magenta"/>
        </w:rPr>
        <w:t>see supplementary materials S4</w:t>
      </w:r>
      <w:r>
        <w:t>)</w:t>
      </w:r>
    </w:p>
    <w:p w14:paraId="726EC0F0" w14:textId="77777777" w:rsidR="007F2BE6" w:rsidRPr="007F2BE6" w:rsidRDefault="007F2BE6" w:rsidP="002371C8"/>
    <w:p w14:paraId="2BF63D39" w14:textId="7C0BA037" w:rsidR="007F2BE6" w:rsidRPr="007E64AE" w:rsidRDefault="007F2BE6" w:rsidP="002371C8"/>
    <w:p w14:paraId="61682F87" w14:textId="45C6B198" w:rsidR="00552D36" w:rsidRPr="007E64AE" w:rsidRDefault="00552D36" w:rsidP="001F37CB">
      <w:pPr>
        <w:pStyle w:val="Heading2"/>
      </w:pPr>
      <w:r w:rsidRPr="007E64AE">
        <w:t>Results</w:t>
      </w:r>
    </w:p>
    <w:p w14:paraId="1D53F9C5" w14:textId="4654A53E" w:rsidR="00552D36" w:rsidRPr="007E64AE" w:rsidRDefault="00552D36" w:rsidP="002371C8"/>
    <w:p w14:paraId="0C9896E9" w14:textId="19427C04" w:rsidR="00552D36" w:rsidRPr="007E64AE" w:rsidRDefault="00552D36" w:rsidP="001F37CB">
      <w:pPr>
        <w:pStyle w:val="Heading2"/>
      </w:pPr>
      <w:r w:rsidRPr="007E64AE">
        <w:t>Discussion</w:t>
      </w:r>
    </w:p>
    <w:p w14:paraId="26F41B7D" w14:textId="5E9145D8" w:rsidR="00552D36" w:rsidRPr="007E64AE" w:rsidRDefault="00552D36" w:rsidP="002371C8"/>
    <w:p w14:paraId="15D8D8DC" w14:textId="1EFB23BB" w:rsidR="00552D36" w:rsidRPr="007E64AE" w:rsidRDefault="00552D36" w:rsidP="001F37CB">
      <w:pPr>
        <w:pStyle w:val="Heading2"/>
      </w:pPr>
      <w:r w:rsidRPr="007E64AE">
        <w:t>Acknowledgements</w:t>
      </w:r>
    </w:p>
    <w:p w14:paraId="38CBF724" w14:textId="4BA97BD3" w:rsidR="00552D36" w:rsidRPr="00A93F91" w:rsidRDefault="00A93F91" w:rsidP="002371C8">
      <w:r w:rsidRPr="00A93F91">
        <w:rPr>
          <w:lang w:val="en"/>
        </w:rPr>
        <w:lastRenderedPageBreak/>
        <w:t>This project has received funding from the European Union’s Horizon 2020 research and innovation programme under the Marie Sklodowska-Curie grant agreement No 836937. The Centre for Ocean Life is a VKR center of excellence supported by the Villum foundation.</w:t>
      </w:r>
      <w:r>
        <w:t xml:space="preserve"> </w:t>
      </w:r>
      <w:r w:rsidR="00450A4D">
        <w:t xml:space="preserve">All laboratory experiments were authorized by the </w:t>
      </w:r>
      <w:r w:rsidR="00450A4D" w:rsidRPr="00A93F91">
        <w:rPr>
          <w:lang w:val="en-US"/>
        </w:rPr>
        <w:t>Danish Animal Experiments Inspectorate (Dyreforsøgstilsynet</w:t>
      </w:r>
      <w:r w:rsidR="00450A4D">
        <w:rPr>
          <w:lang w:val="en-US"/>
        </w:rPr>
        <w:t xml:space="preserve">, permit </w:t>
      </w:r>
      <w:r w:rsidR="00450A4D" w:rsidRPr="00A93F91">
        <w:rPr>
          <w:lang w:val="en-US"/>
        </w:rPr>
        <w:t>2017-15-0201-01282</w:t>
      </w:r>
      <w:r w:rsidR="00450A4D">
        <w:rPr>
          <w:lang w:val="en-US"/>
        </w:rPr>
        <w:t>, extension 2019-15-0201-00321/CHNER</w:t>
      </w:r>
      <w:r w:rsidR="00450A4D" w:rsidRPr="00A93F91">
        <w:rPr>
          <w:lang w:val="en-US"/>
        </w:rPr>
        <w:t xml:space="preserve">). </w:t>
      </w:r>
    </w:p>
    <w:p w14:paraId="392D92E3" w14:textId="77777777" w:rsidR="00A93F91" w:rsidRDefault="00A93F91" w:rsidP="002371C8"/>
    <w:p w14:paraId="1C9E5CE2" w14:textId="5DB0EFD5" w:rsidR="00552D36" w:rsidRPr="00552D36" w:rsidRDefault="00552D36" w:rsidP="001F37CB">
      <w:pPr>
        <w:pStyle w:val="Heading2"/>
      </w:pPr>
      <w:r w:rsidRPr="00552D36">
        <w:t>Author</w:t>
      </w:r>
      <w:r w:rsidR="008B303A">
        <w:t xml:space="preserve"> contributions (CRediT taxonomy)</w:t>
      </w:r>
    </w:p>
    <w:p w14:paraId="08313303" w14:textId="385DF48B" w:rsidR="00552D36" w:rsidRDefault="00552D36" w:rsidP="002371C8"/>
    <w:p w14:paraId="316DBE7F" w14:textId="005A5199" w:rsidR="00552D36" w:rsidRDefault="00552D36" w:rsidP="001F37CB">
      <w:pPr>
        <w:pStyle w:val="Heading2"/>
      </w:pPr>
      <w:r w:rsidRPr="00552D36">
        <w:t>Data</w:t>
      </w:r>
      <w:r>
        <w:t xml:space="preserve"> </w:t>
      </w:r>
      <w:r w:rsidR="00C20BE5">
        <w:t>Availability S</w:t>
      </w:r>
      <w:r w:rsidR="008B303A">
        <w:t>tatement</w:t>
      </w:r>
    </w:p>
    <w:p w14:paraId="1FC84E8E" w14:textId="75E9E94A" w:rsidR="003D1081" w:rsidRPr="00FE28C9" w:rsidRDefault="003D1081" w:rsidP="002371C8">
      <w:r>
        <w:t>A</w:t>
      </w:r>
      <w:r w:rsidRPr="00FE28C9">
        <w:t xml:space="preserve">ll data and code used (including data processing, preparation, analysis and presentation) are available at the Open Science </w:t>
      </w:r>
      <w:r w:rsidRPr="00110979">
        <w:t>Framework (</w:t>
      </w:r>
      <w:hyperlink r:id="rId12" w:history="1"/>
      <w:r w:rsidR="00110979" w:rsidRPr="00110979">
        <w:t>https://osf.io/rnz7q/</w:t>
      </w:r>
      <w:r w:rsidRPr="00110979">
        <w:t>,</w:t>
      </w:r>
      <w:r w:rsidRPr="00FE28C9">
        <w:t xml:space="preserve"> doi:</w:t>
      </w:r>
      <w:r w:rsidRPr="00FE28C9">
        <w:rPr>
          <w:color w:val="333333"/>
          <w:shd w:val="clear" w:color="auto" w:fill="FFFFFF"/>
        </w:rPr>
        <w:t xml:space="preserve"> </w:t>
      </w:r>
      <w:r w:rsidR="00110979" w:rsidRPr="00110979">
        <w:rPr>
          <w:shd w:val="clear" w:color="auto" w:fill="FFFFFF"/>
        </w:rPr>
        <w:t>10.17605/OSF.IO/RNZ7Q</w:t>
      </w:r>
      <w:r w:rsidRPr="00FE28C9">
        <w:rPr>
          <w:color w:val="333333"/>
          <w:shd w:val="clear" w:color="auto" w:fill="FFFFFF"/>
        </w:rPr>
        <w:t>)</w:t>
      </w:r>
      <w:r w:rsidRPr="00FE28C9">
        <w:t>.</w:t>
      </w:r>
    </w:p>
    <w:p w14:paraId="48D66FB7" w14:textId="4E5BB827" w:rsidR="00552D36" w:rsidRDefault="00552D36" w:rsidP="002371C8"/>
    <w:p w14:paraId="42244AD8" w14:textId="1E9FAFEF" w:rsidR="00552D36" w:rsidRPr="00552D36" w:rsidRDefault="00552D36" w:rsidP="001F37CB">
      <w:pPr>
        <w:pStyle w:val="Heading2"/>
      </w:pPr>
      <w:r w:rsidRPr="00552D36">
        <w:t>References</w:t>
      </w:r>
    </w:p>
    <w:p w14:paraId="12BD8851" w14:textId="77777777" w:rsidR="008B1465" w:rsidRPr="008B1465" w:rsidRDefault="008117A2" w:rsidP="002371C8">
      <w:pPr>
        <w:pStyle w:val="Bibliography"/>
      </w:pPr>
      <w:r>
        <w:rPr>
          <w:rFonts w:asciiTheme="minorHAnsi" w:hAnsiTheme="minorHAnsi" w:cstheme="minorBidi"/>
          <w:sz w:val="22"/>
          <w:szCs w:val="22"/>
        </w:rPr>
        <w:fldChar w:fldCharType="begin"/>
      </w:r>
      <w:r w:rsidR="004A5CE3">
        <w:instrText xml:space="preserve"> ADDIN ZOTERO_BIBL {"uncited":[],"omitted":[],"custom":[]} CSL_BIBLIOGRAPHY </w:instrText>
      </w:r>
      <w:r>
        <w:rPr>
          <w:rFonts w:asciiTheme="minorHAnsi" w:hAnsiTheme="minorHAnsi" w:cstheme="minorBidi"/>
          <w:sz w:val="22"/>
          <w:szCs w:val="22"/>
        </w:rPr>
        <w:fldChar w:fldCharType="separate"/>
      </w:r>
      <w:r w:rsidR="008B1465" w:rsidRPr="008B1465">
        <w:t xml:space="preserve">Andraso, G., Cowles, J., Colt, R., Patel, J., and Campbell, M. (2011). Ontogenetic changes in pharyngeal morphology correlate with a diet shift from arthropods to dreissenid mussels in round gobies (Neogobius melanostomus). </w:t>
      </w:r>
      <w:r w:rsidR="008B1465" w:rsidRPr="008B1465">
        <w:rPr>
          <w:i/>
          <w:iCs/>
        </w:rPr>
        <w:t>Journal of Great Lakes Research</w:t>
      </w:r>
      <w:r w:rsidR="008B1465" w:rsidRPr="008B1465">
        <w:t xml:space="preserve"> 37, 738–743. doi:10.1016/j.jglr.2011.07.011.</w:t>
      </w:r>
    </w:p>
    <w:p w14:paraId="0C233FCE" w14:textId="77777777" w:rsidR="008B1465" w:rsidRPr="008B1465" w:rsidRDefault="008B1465" w:rsidP="002371C8">
      <w:pPr>
        <w:pStyle w:val="Bibliography"/>
      </w:pPr>
      <w:r w:rsidRPr="008B1465">
        <w:t xml:space="preserve">Azour, F., Deurs, M. van, Behrens, J., Carl, H., Hüssy, K., Greisen, K., et al. (2015). Invasion rate and population characteristics of the round goby Neogobius melanostomus: effects of density and invasion history. </w:t>
      </w:r>
      <w:r w:rsidRPr="008B1465">
        <w:rPr>
          <w:i/>
          <w:iCs/>
        </w:rPr>
        <w:t>Aquatic Biology</w:t>
      </w:r>
      <w:r w:rsidRPr="008B1465">
        <w:t xml:space="preserve"> 24, 41–52. doi:10.3354/ab00634.</w:t>
      </w:r>
    </w:p>
    <w:p w14:paraId="3F53740A" w14:textId="77777777" w:rsidR="008B1465" w:rsidRPr="008B1465" w:rsidRDefault="008B1465" w:rsidP="002371C8">
      <w:pPr>
        <w:pStyle w:val="Bibliography"/>
      </w:pPr>
      <w:r w:rsidRPr="008B1465">
        <w:t xml:space="preserve">Behrens, J. W., Deurs, M. van, and Christensen, E. A. F. (2017). Evaluating dispersal potential of an invasive fish by the use of aerobic scope and osmoregulation capacity. </w:t>
      </w:r>
      <w:r w:rsidRPr="008B1465">
        <w:rPr>
          <w:i/>
          <w:iCs/>
        </w:rPr>
        <w:t>PLOS ONE</w:t>
      </w:r>
      <w:r w:rsidRPr="008B1465">
        <w:t xml:space="preserve"> 12, e0176038. doi:10.1371/journal.pone.0176038.</w:t>
      </w:r>
    </w:p>
    <w:p w14:paraId="7F9771EE" w14:textId="77777777" w:rsidR="008B1465" w:rsidRPr="008B1465" w:rsidRDefault="008B1465" w:rsidP="002371C8">
      <w:pPr>
        <w:pStyle w:val="Bibliography"/>
      </w:pPr>
      <w:r w:rsidRPr="008B1465">
        <w:t xml:space="preserve">Biro, P. A., and Dingemanse, N. J. (2009). Sampling bias resulting from animal personality. </w:t>
      </w:r>
      <w:r w:rsidRPr="008B1465">
        <w:rPr>
          <w:i/>
          <w:iCs/>
        </w:rPr>
        <w:t>Trends in Ecology &amp; Evolution</w:t>
      </w:r>
      <w:r w:rsidRPr="008B1465">
        <w:t xml:space="preserve"> 24, 66–67. doi:10.1016/j.tree.2008.11.001.</w:t>
      </w:r>
    </w:p>
    <w:p w14:paraId="6FFAB08B" w14:textId="77777777" w:rsidR="008B1465" w:rsidRPr="008B1465" w:rsidRDefault="008B1465" w:rsidP="002371C8">
      <w:pPr>
        <w:pStyle w:val="Bibliography"/>
      </w:pPr>
      <w:r w:rsidRPr="008B1465">
        <w:t xml:space="preserve">Brauer, M., Behrens, J. W., Christoffersen, M., Hyldig, G., Jacobsen, C., Björnsdottir, K. H., et al. (2020). Seasonal patterns in round goby (Neogobius melanostromus) catch rates, </w:t>
      </w:r>
      <w:r w:rsidRPr="008B1465">
        <w:lastRenderedPageBreak/>
        <w:t xml:space="preserve">catch composition, and dietary quality. </w:t>
      </w:r>
      <w:r w:rsidRPr="008B1465">
        <w:rPr>
          <w:i/>
          <w:iCs/>
        </w:rPr>
        <w:t>Fisheries Research</w:t>
      </w:r>
      <w:r w:rsidRPr="008B1465">
        <w:t xml:space="preserve"> 222, 105412. doi:10.1016/j.fishres.2019.105412.</w:t>
      </w:r>
    </w:p>
    <w:p w14:paraId="7F53B2B6" w14:textId="77777777" w:rsidR="008B1465" w:rsidRPr="008B1465" w:rsidRDefault="008B1465" w:rsidP="002371C8">
      <w:pPr>
        <w:pStyle w:val="Bibliography"/>
      </w:pPr>
      <w:r w:rsidRPr="008B1465">
        <w:t xml:space="preserve">Britton, J. R., and Busst, G. M. A. (2018). Stable isotope discrimination factors of omnivorous fishes: influence of tissue type, temperature, diet composition and formulated feeds. </w:t>
      </w:r>
      <w:r w:rsidRPr="008B1465">
        <w:rPr>
          <w:i/>
          <w:iCs/>
        </w:rPr>
        <w:t>Hydrobiologia</w:t>
      </w:r>
      <w:r w:rsidRPr="008B1465">
        <w:t xml:space="preserve"> 808, 219–234. doi:10.1007/s10750-017-3423-9.</w:t>
      </w:r>
    </w:p>
    <w:p w14:paraId="48FBF7D0" w14:textId="77777777" w:rsidR="008B1465" w:rsidRPr="008B1465" w:rsidRDefault="008B1465" w:rsidP="002371C8">
      <w:pPr>
        <w:pStyle w:val="Bibliography"/>
      </w:pPr>
      <w:r w:rsidRPr="008B1465">
        <w:t xml:space="preserve">Christoffersen, M., Svendsen, J. C., Behrens, J. W., Jepsen, N., and Deurs, M. van (2019). Using acoustic telemetry and snorkel surveys to study diel activity and seasonal migration of round goby (Neogobius melanostomus) in an estuary of the Western Baltic Sea. </w:t>
      </w:r>
      <w:r w:rsidRPr="008B1465">
        <w:rPr>
          <w:i/>
          <w:iCs/>
        </w:rPr>
        <w:t>Fisheries Management and Ecology</w:t>
      </w:r>
      <w:r w:rsidRPr="008B1465">
        <w:t xml:space="preserve"> 26, 172–182. doi:10.1111/fme.12336.</w:t>
      </w:r>
    </w:p>
    <w:p w14:paraId="055EBE9B" w14:textId="77777777" w:rsidR="008B1465" w:rsidRPr="008B1465" w:rsidRDefault="008B1465" w:rsidP="002371C8">
      <w:pPr>
        <w:pStyle w:val="Bibliography"/>
      </w:pPr>
      <w:r w:rsidRPr="008B1465">
        <w:t xml:space="preserve">Dingemanse, N. J., Kazem, A. J. N., Réale, D., and Wright, J. (2010). Behavioural reaction norms: animal personality meets individual plasticity. </w:t>
      </w:r>
      <w:r w:rsidRPr="008B1465">
        <w:rPr>
          <w:i/>
          <w:iCs/>
        </w:rPr>
        <w:t>Trends in Ecology &amp; Evolution</w:t>
      </w:r>
      <w:r w:rsidRPr="008B1465">
        <w:t xml:space="preserve"> 25, 81–89. doi:10.1016/j.tree.2009.07.013.</w:t>
      </w:r>
    </w:p>
    <w:p w14:paraId="1EC30432" w14:textId="77777777" w:rsidR="008B1465" w:rsidRPr="008B1465" w:rsidRDefault="008B1465" w:rsidP="002371C8">
      <w:pPr>
        <w:pStyle w:val="Bibliography"/>
      </w:pPr>
      <w:r w:rsidRPr="008B1465">
        <w:t xml:space="preserve">Feistel, R., Weinreben, S., Wolf, H., Seitz, S., Spitzer, P., Adel, B., et al. (2010). Density and Absolute Salinity of the Baltic Sea 2006–2009. </w:t>
      </w:r>
      <w:r w:rsidRPr="008B1465">
        <w:rPr>
          <w:i/>
          <w:iCs/>
        </w:rPr>
        <w:t>Ocean Science</w:t>
      </w:r>
      <w:r w:rsidRPr="008B1465">
        <w:t xml:space="preserve"> 6, 3–24. doi:https://doi.org/10.5194/os-6-3-2010.</w:t>
      </w:r>
    </w:p>
    <w:p w14:paraId="3A84BB5F" w14:textId="77777777" w:rsidR="008B1465" w:rsidRPr="008B1465" w:rsidRDefault="008B1465" w:rsidP="002371C8">
      <w:pPr>
        <w:pStyle w:val="Bibliography"/>
      </w:pPr>
      <w:r w:rsidRPr="008B1465">
        <w:t xml:space="preserve">Gosling, S. D. (2008). Personality in Non-human Animals. </w:t>
      </w:r>
      <w:r w:rsidRPr="008B1465">
        <w:rPr>
          <w:i/>
          <w:iCs/>
        </w:rPr>
        <w:t>Social and Personality Psychology Compass</w:t>
      </w:r>
      <w:r w:rsidRPr="008B1465">
        <w:t xml:space="preserve"> 2, 985–1001. doi:10.1111/j.1751-9004.2008.00087.x.</w:t>
      </w:r>
    </w:p>
    <w:p w14:paraId="1114F0C0" w14:textId="77777777" w:rsidR="008B1465" w:rsidRPr="008B1465" w:rsidRDefault="008B1465" w:rsidP="002371C8">
      <w:pPr>
        <w:pStyle w:val="Bibliography"/>
      </w:pPr>
      <w:r w:rsidRPr="008B1465">
        <w:t xml:space="preserve">Hayden, B., Soto, D. X., Jardine, T. D., Graham, B. S., Cunjak, R. A., Romakkaniemi, A., et al. (2015). Small Tails Tell Tall Tales--Intra-Individual Variation in the Stable Isotope Values of Fish Fin. </w:t>
      </w:r>
      <w:r w:rsidRPr="008B1465">
        <w:rPr>
          <w:i/>
          <w:iCs/>
        </w:rPr>
        <w:t>PLoS ONE</w:t>
      </w:r>
      <w:r w:rsidRPr="008B1465">
        <w:t xml:space="preserve"> 10, e0145154. doi:10.1371/journal.pone.0145154.</w:t>
      </w:r>
    </w:p>
    <w:p w14:paraId="6B64A2EE" w14:textId="77777777" w:rsidR="008B1465" w:rsidRPr="008B1465" w:rsidRDefault="008B1465" w:rsidP="002371C8">
      <w:pPr>
        <w:pStyle w:val="Bibliography"/>
      </w:pPr>
      <w:r w:rsidRPr="008B1465">
        <w:t xml:space="preserve">Jardine, T. D., McGeachy, S., Paton, C., Savoie, M., and Cunjak, R. (2003). Stable isotopes in aquatic systems: sample preparation, analysis and interpretation. </w:t>
      </w:r>
      <w:r w:rsidRPr="008B1465">
        <w:rPr>
          <w:i/>
          <w:iCs/>
        </w:rPr>
        <w:t>Canadian Manuscript Report of Fisheries and Aquatic Sciences</w:t>
      </w:r>
      <w:r w:rsidRPr="008B1465">
        <w:t xml:space="preserve"> 2656, 39.</w:t>
      </w:r>
    </w:p>
    <w:p w14:paraId="0ECB729C" w14:textId="77777777" w:rsidR="008B1465" w:rsidRPr="008B1465" w:rsidRDefault="008B1465" w:rsidP="002371C8">
      <w:pPr>
        <w:pStyle w:val="Bibliography"/>
      </w:pPr>
      <w:r w:rsidRPr="008B1465">
        <w:t xml:space="preserve">Jolles, J. W., Manica, A., and Boogert, N. J. (2016). Food intake rates of inactive fish are positively linked to boldness in three-spined sticklebacks Gasterosteus aculeatus. </w:t>
      </w:r>
      <w:r w:rsidRPr="008B1465">
        <w:rPr>
          <w:i/>
          <w:iCs/>
        </w:rPr>
        <w:t>J Fish Biol</w:t>
      </w:r>
      <w:r w:rsidRPr="008B1465">
        <w:t xml:space="preserve"> 88, 1661–1668. doi:10.1111/jfb.12934.</w:t>
      </w:r>
    </w:p>
    <w:p w14:paraId="2DF87EC0" w14:textId="77777777" w:rsidR="008B1465" w:rsidRPr="008B1465" w:rsidRDefault="008B1465" w:rsidP="002371C8">
      <w:pPr>
        <w:pStyle w:val="Bibliography"/>
      </w:pPr>
      <w:r w:rsidRPr="008B1465">
        <w:t>Jolles, J. W., Ostojic, L., and Clayton, N. S. (2013). Dominance, pair bonds and boldness determine social-foraging tactics in rooks, Corvus frugilegus. 85, 1261–1269. doi:10.1016/j.anbehav.2013.03.013.</w:t>
      </w:r>
    </w:p>
    <w:p w14:paraId="31234871" w14:textId="77777777" w:rsidR="008B1465" w:rsidRPr="008B1465" w:rsidRDefault="008B1465" w:rsidP="002371C8">
      <w:pPr>
        <w:pStyle w:val="Bibliography"/>
      </w:pPr>
      <w:r w:rsidRPr="008B1465">
        <w:t xml:space="preserve">Jørgensen, M. G. P., Deurs, M. van, Butts, I., Jørgensen, K., and Behrens, J. W. (2017). PIT-tagging method for small fishes: A case study using sandeel ( Ammodytes tobianus ). </w:t>
      </w:r>
      <w:r w:rsidRPr="008B1465">
        <w:rPr>
          <w:i/>
          <w:iCs/>
        </w:rPr>
        <w:t>FISH RES</w:t>
      </w:r>
      <w:r w:rsidRPr="008B1465">
        <w:t xml:space="preserve"> 193, 95–103. doi:10.1016/j.fishres.2017.04.002.</w:t>
      </w:r>
    </w:p>
    <w:p w14:paraId="319EF5D6" w14:textId="77777777" w:rsidR="008B1465" w:rsidRPr="008B1465" w:rsidRDefault="008B1465" w:rsidP="002371C8">
      <w:pPr>
        <w:pStyle w:val="Bibliography"/>
      </w:pPr>
      <w:r w:rsidRPr="008B1465">
        <w:t xml:space="preserve">Juette, T., Cucherousset, J., and Cote, J. (2014). Animal personality and the ecological impacts of freshwater non-native species. </w:t>
      </w:r>
      <w:r w:rsidRPr="008B1465">
        <w:rPr>
          <w:i/>
          <w:iCs/>
        </w:rPr>
        <w:t>Curr Zool</w:t>
      </w:r>
      <w:r w:rsidRPr="008B1465">
        <w:t xml:space="preserve"> 60, 417–427. doi:10.1093/czoolo/60.3.417.</w:t>
      </w:r>
    </w:p>
    <w:p w14:paraId="3A49E3F7" w14:textId="77777777" w:rsidR="008B1465" w:rsidRPr="008B1465" w:rsidRDefault="008B1465" w:rsidP="002371C8">
      <w:pPr>
        <w:pStyle w:val="Bibliography"/>
      </w:pPr>
      <w:r w:rsidRPr="008B1465">
        <w:t xml:space="preserve">Lynch, M. P., and Mensinger, A. F. (2012). Seasonal abundance and movement of the invasive round goby (Neogobius melanostomus) on rocky substrate in the Duluth–Superior Harbor of Lake Superior. </w:t>
      </w:r>
      <w:r w:rsidRPr="008B1465">
        <w:rPr>
          <w:i/>
          <w:iCs/>
        </w:rPr>
        <w:t>Ecology of Freshwater Fish</w:t>
      </w:r>
      <w:r w:rsidRPr="008B1465">
        <w:t xml:space="preserve"> 21, 64–74. doi:https://doi.org/10.1111/j.1600-0633.2011.00524.x.</w:t>
      </w:r>
    </w:p>
    <w:p w14:paraId="3FBB50AC" w14:textId="77777777" w:rsidR="008B1465" w:rsidRPr="008B1465" w:rsidRDefault="008B1465" w:rsidP="002371C8">
      <w:pPr>
        <w:pStyle w:val="Bibliography"/>
      </w:pPr>
      <w:r w:rsidRPr="008B1465">
        <w:lastRenderedPageBreak/>
        <w:t xml:space="preserve">Marentette, J. R., Wang, G., Tong, S., Sopinka, N. M., Taves, M. D., Koops, M. A., et al. (2011). Laboratory and field evidence of sex-biased movement in the invasive round goby. </w:t>
      </w:r>
      <w:r w:rsidRPr="008B1465">
        <w:rPr>
          <w:i/>
          <w:iCs/>
        </w:rPr>
        <w:t>Behav Ecol Sociobiol</w:t>
      </w:r>
      <w:r w:rsidRPr="008B1465">
        <w:t xml:space="preserve"> 65, 2239–2249. doi:10.1007/s00265-011-1233-z.</w:t>
      </w:r>
    </w:p>
    <w:p w14:paraId="1012BD70" w14:textId="77777777" w:rsidR="008B1465" w:rsidRPr="008B1465" w:rsidRDefault="008B1465" w:rsidP="002371C8">
      <w:pPr>
        <w:pStyle w:val="Bibliography"/>
      </w:pPr>
      <w:r w:rsidRPr="008B1465">
        <w:t xml:space="preserve">Michelangeli, M., Wong, B. B. M., and Chapple, D. G. (2016). It’s a trap: sampling bias due to animal personality is not always inevitable. </w:t>
      </w:r>
      <w:r w:rsidRPr="008B1465">
        <w:rPr>
          <w:i/>
          <w:iCs/>
        </w:rPr>
        <w:t>Behavioral Ecology</w:t>
      </w:r>
      <w:r w:rsidRPr="008B1465">
        <w:t xml:space="preserve"> 27, 62–67. doi:10.1093/beheco/arv123.</w:t>
      </w:r>
    </w:p>
    <w:p w14:paraId="39FA3B31" w14:textId="77777777" w:rsidR="008B1465" w:rsidRPr="008B1465" w:rsidRDefault="008B1465" w:rsidP="002371C8">
      <w:pPr>
        <w:pStyle w:val="Bibliography"/>
      </w:pPr>
      <w:r w:rsidRPr="008B1465">
        <w:t xml:space="preserve">Moran, N. P., Sánchez‐Tójar, A., Schielzeth, H., and Reinhold, K. (2020). Poor nutritional condition promotes high-risk behaviours: a systematic review and meta-analysis. </w:t>
      </w:r>
      <w:r w:rsidRPr="008B1465">
        <w:rPr>
          <w:i/>
          <w:iCs/>
        </w:rPr>
        <w:t>Biological Reviews</w:t>
      </w:r>
      <w:r w:rsidRPr="008B1465">
        <w:t xml:space="preserve"> n/a. doi:https://doi.org/10.1111/brv.12655.</w:t>
      </w:r>
    </w:p>
    <w:p w14:paraId="4FBDA7E8" w14:textId="77777777" w:rsidR="008B1465" w:rsidRPr="008B1465" w:rsidRDefault="008B1465" w:rsidP="002371C8">
      <w:pPr>
        <w:pStyle w:val="Bibliography"/>
      </w:pPr>
      <w:r w:rsidRPr="008B1465">
        <w:t xml:space="preserve">Nussey, D. H., Wilson, A. J., and Brommer, J. E. (2007). The evolutionary ecology of individual phenotypic plasticity in wild populations. </w:t>
      </w:r>
      <w:r w:rsidRPr="008B1465">
        <w:rPr>
          <w:i/>
          <w:iCs/>
        </w:rPr>
        <w:t>Journal of Evolutionary Biology</w:t>
      </w:r>
      <w:r w:rsidRPr="008B1465">
        <w:t xml:space="preserve"> 20, 831–844. doi:10.1111/j.1420-9101.2007.01300.x.</w:t>
      </w:r>
    </w:p>
    <w:p w14:paraId="39DF58B5" w14:textId="77777777" w:rsidR="008B1465" w:rsidRPr="008B1465" w:rsidRDefault="008B1465" w:rsidP="002371C8">
      <w:pPr>
        <w:pStyle w:val="Bibliography"/>
      </w:pPr>
      <w:r w:rsidRPr="008B1465">
        <w:t xml:space="preserve">Puntila-Dodd, R., Bekkevold, D., and Behrens, J. W. (2021). Estimating salinity stress via hsp70 expression in the invasive round goby (Neogobius melanostomus): implications for further range expansion. </w:t>
      </w:r>
      <w:r w:rsidRPr="008B1465">
        <w:rPr>
          <w:i/>
          <w:iCs/>
        </w:rPr>
        <w:t>Hydrobiologia</w:t>
      </w:r>
      <w:r w:rsidRPr="008B1465">
        <w:t xml:space="preserve"> 848, 421–429. doi:10.1007/s10750-020-04449-x.</w:t>
      </w:r>
    </w:p>
    <w:p w14:paraId="485AE109" w14:textId="77777777" w:rsidR="008B1465" w:rsidRPr="008B1465" w:rsidRDefault="008B1465" w:rsidP="002371C8">
      <w:pPr>
        <w:pStyle w:val="Bibliography"/>
      </w:pPr>
      <w:r w:rsidRPr="008B1465">
        <w:t xml:space="preserve">Réale, D., Reader, S. M., Sol, D., McDougall, P. T., and Dingemanse, N. J. (2007). Integrating animal temperament within ecology and evolution. </w:t>
      </w:r>
      <w:r w:rsidRPr="008B1465">
        <w:rPr>
          <w:i/>
          <w:iCs/>
        </w:rPr>
        <w:t>Biological Reviews</w:t>
      </w:r>
      <w:r w:rsidRPr="008B1465">
        <w:t xml:space="preserve"> 82, 291–318. doi:10.1111/j.1469-185X.2007.00010.x.</w:t>
      </w:r>
    </w:p>
    <w:p w14:paraId="6177E278" w14:textId="77777777" w:rsidR="008B1465" w:rsidRPr="008B1465" w:rsidRDefault="008B1465" w:rsidP="002371C8">
      <w:pPr>
        <w:pStyle w:val="Bibliography"/>
      </w:pPr>
      <w:r w:rsidRPr="008B1465">
        <w:t xml:space="preserve">Ruetz, C. R., Earl, B. M., and Kohler, S. L. (2006). Evaluating Passive Integrated Transponder Tags for Marking Mottled Sculpins: Effects on Growth and Mortality. </w:t>
      </w:r>
      <w:r w:rsidRPr="008B1465">
        <w:rPr>
          <w:i/>
          <w:iCs/>
        </w:rPr>
        <w:t>Transactions of the American Fisheries Society</w:t>
      </w:r>
      <w:r w:rsidRPr="008B1465">
        <w:t xml:space="preserve"> 135, 1456–1461. doi:10.1577/T05-295.1.</w:t>
      </w:r>
    </w:p>
    <w:p w14:paraId="4F380B61" w14:textId="77777777" w:rsidR="008B1465" w:rsidRPr="008B1465" w:rsidRDefault="008B1465" w:rsidP="002371C8">
      <w:pPr>
        <w:pStyle w:val="Bibliography"/>
      </w:pPr>
      <w:r w:rsidRPr="008B1465">
        <w:t xml:space="preserve">Thomas, S. M., and Crowther, T. W. (2015). Predicting rates of isotopic turnover across the animal kingdom: a synthesis of existing data. </w:t>
      </w:r>
      <w:r w:rsidRPr="008B1465">
        <w:rPr>
          <w:i/>
          <w:iCs/>
        </w:rPr>
        <w:t>Journal of Animal Ecology</w:t>
      </w:r>
      <w:r w:rsidRPr="008B1465">
        <w:t xml:space="preserve"> 84, 861–870. doi:10.1111/1365-2656.12326.</w:t>
      </w:r>
    </w:p>
    <w:p w14:paraId="341976C2" w14:textId="77777777" w:rsidR="008B1465" w:rsidRPr="008B1465" w:rsidRDefault="008B1465" w:rsidP="002371C8">
      <w:pPr>
        <w:pStyle w:val="Bibliography"/>
      </w:pPr>
      <w:r w:rsidRPr="008B1465">
        <w:t xml:space="preserve">Thorlacius, M., Hellström, G., and Brodin, T. (2015). Behavioral dependent dispersal in the invasive round goby Neogobius melanostomus depends on population age. </w:t>
      </w:r>
      <w:r w:rsidRPr="008B1465">
        <w:rPr>
          <w:i/>
          <w:iCs/>
        </w:rPr>
        <w:t>Curr Zool</w:t>
      </w:r>
      <w:r w:rsidRPr="008B1465">
        <w:t xml:space="preserve"> 61, 529–542. doi:10.1093/czoolo/61.3.529.</w:t>
      </w:r>
    </w:p>
    <w:p w14:paraId="4FEDC73E" w14:textId="77777777" w:rsidR="008B1465" w:rsidRPr="008B1465" w:rsidRDefault="008B1465" w:rsidP="002371C8">
      <w:pPr>
        <w:pStyle w:val="Bibliography"/>
      </w:pPr>
      <w:r w:rsidRPr="008B1465">
        <w:t xml:space="preserve">White, J. R., Meekan, M. G., McCormick, M. I., and Ferrari, M. C. O. (2013). A Comparison of Measures of Boldness and Their Relationships to Survival in Young Fish. </w:t>
      </w:r>
      <w:r w:rsidRPr="008B1465">
        <w:rPr>
          <w:i/>
          <w:iCs/>
        </w:rPr>
        <w:t>PLoS One</w:t>
      </w:r>
      <w:r w:rsidRPr="008B1465">
        <w:t xml:space="preserve"> 8. doi:10.1371/journal.pone.0068900.</w:t>
      </w:r>
    </w:p>
    <w:p w14:paraId="70017C66" w14:textId="77777777" w:rsidR="008B1465" w:rsidRPr="008B1465" w:rsidRDefault="008B1465" w:rsidP="002371C8">
      <w:pPr>
        <w:pStyle w:val="Bibliography"/>
      </w:pPr>
      <w:r w:rsidRPr="008B1465">
        <w:t xml:space="preserve">Wolf, M., and Weissing, F. J. (2012). Animal personalities: consequences for ecology and evolution. </w:t>
      </w:r>
      <w:r w:rsidRPr="008B1465">
        <w:rPr>
          <w:i/>
          <w:iCs/>
        </w:rPr>
        <w:t>Trends in Ecology &amp; Evolution</w:t>
      </w:r>
      <w:r w:rsidRPr="008B1465">
        <w:t xml:space="preserve"> 27, 452–461. doi:10.1016/j.tree.2012.05.001.</w:t>
      </w:r>
    </w:p>
    <w:p w14:paraId="6F2D2BE7" w14:textId="040E3DF5" w:rsidR="00552D36" w:rsidRDefault="008117A2" w:rsidP="002371C8">
      <w:r>
        <w:fldChar w:fldCharType="end"/>
      </w:r>
    </w:p>
    <w:p w14:paraId="5DB213ED" w14:textId="23401488" w:rsidR="00552D36" w:rsidRDefault="00552D36" w:rsidP="002371C8"/>
    <w:p w14:paraId="169063CC" w14:textId="12C67941" w:rsidR="00552D36" w:rsidRDefault="00552D36" w:rsidP="002371C8">
      <w:r>
        <w:br w:type="page"/>
      </w:r>
    </w:p>
    <w:p w14:paraId="63267200" w14:textId="1928D5A6" w:rsidR="00552D36" w:rsidRPr="0042247F" w:rsidRDefault="00552D36" w:rsidP="002371C8">
      <w:r w:rsidRPr="0042247F">
        <w:lastRenderedPageBreak/>
        <w:t xml:space="preserve">Tables </w:t>
      </w:r>
    </w:p>
    <w:p w14:paraId="4E99027E" w14:textId="0EB537B8" w:rsidR="00552D36" w:rsidRDefault="00552D36" w:rsidP="002371C8"/>
    <w:p w14:paraId="033A1B25" w14:textId="77777777" w:rsidR="0042247F" w:rsidRDefault="0042247F" w:rsidP="002371C8"/>
    <w:p w14:paraId="67301B07" w14:textId="77777777" w:rsidR="0042247F" w:rsidRDefault="0042247F" w:rsidP="002371C8">
      <w:r>
        <w:br w:type="page"/>
      </w:r>
    </w:p>
    <w:p w14:paraId="3B89CB6A" w14:textId="1BCDB313" w:rsidR="0042247F" w:rsidRPr="0042247F" w:rsidRDefault="0042247F" w:rsidP="002371C8">
      <w:r w:rsidRPr="0042247F">
        <w:lastRenderedPageBreak/>
        <w:t>Figure Legends</w:t>
      </w:r>
    </w:p>
    <w:p w14:paraId="304D7342" w14:textId="3D51A03C" w:rsidR="0042247F" w:rsidRPr="00715FB4" w:rsidRDefault="009C6C12" w:rsidP="002371C8">
      <w:r>
        <w:t xml:space="preserve">Figure 1. Main map, includes collection sites Guldborgsund (A) and Karrebaek (C), in relation to the Baltic Sea and the housing laboratory at DTU Lyngby (C). Inset top right, includes specific locations of collection sites A and B within their estuaries. Inset middle right, the 200 x 100m (2 ha) sampling area within Guldborgsund (black horizontal zone), with specific locations of eight sampling replicates (black triangles) within the area. </w:t>
      </w:r>
    </w:p>
    <w:p w14:paraId="264B64F9" w14:textId="77777777" w:rsidR="0042247F" w:rsidRDefault="0042247F" w:rsidP="002371C8"/>
    <w:p w14:paraId="356D6E90" w14:textId="77777777" w:rsidR="0042247F" w:rsidRDefault="0042247F" w:rsidP="002371C8">
      <w:r>
        <w:br w:type="page"/>
      </w:r>
    </w:p>
    <w:p w14:paraId="0D754629" w14:textId="77777777" w:rsidR="009C6C12" w:rsidRDefault="009C6C12" w:rsidP="002371C8"/>
    <w:p w14:paraId="41D8F514" w14:textId="3F53D092" w:rsidR="009C6C12" w:rsidRPr="009C6C12" w:rsidRDefault="009C6C12" w:rsidP="002371C8">
      <w:r w:rsidRPr="009C6C12">
        <w:t>Figure 1</w:t>
      </w:r>
    </w:p>
    <w:p w14:paraId="5FFBF581" w14:textId="2CAA82CD" w:rsidR="0042247F" w:rsidRPr="009C6C12" w:rsidRDefault="00645D17" w:rsidP="002371C8">
      <w:r>
        <w:rPr>
          <w:noProof/>
          <w:lang w:val="en-GB" w:eastAsia="en-GB"/>
        </w:rPr>
        <w:pict w14:anchorId="4D7E6A7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1.1pt;height:289.1pt" o:bordertopcolor="this" o:borderleftcolor="this" o:borderbottomcolor="this" o:borderrightcolor="this">
            <v:imagedata r:id="rId13" o:title="Figure 1"/>
            <w10:bordertop type="single" width="8"/>
            <w10:borderleft type="single" width="8"/>
            <w10:borderbottom type="single" width="8"/>
            <w10:borderright type="single" width="8"/>
          </v:shape>
        </w:pict>
      </w:r>
    </w:p>
    <w:p w14:paraId="22E340CF" w14:textId="77777777" w:rsidR="0042247F" w:rsidRPr="009C6C12" w:rsidRDefault="0042247F" w:rsidP="002371C8"/>
    <w:sectPr w:rsidR="0042247F" w:rsidRPr="009C6C12" w:rsidSect="0066346D">
      <w:pgSz w:w="11906" w:h="16838"/>
      <w:pgMar w:top="1440" w:right="1440" w:bottom="1440" w:left="1440"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Nicholas Patrick Moran" w:date="2021-01-11T15:35:00Z" w:initials="NPM">
    <w:p w14:paraId="788712B9" w14:textId="59A44293" w:rsidR="00AA1318" w:rsidRDefault="00AA1318" w:rsidP="002371C8">
      <w:pPr>
        <w:pStyle w:val="CommentText"/>
      </w:pPr>
      <w:r>
        <w:rPr>
          <w:rStyle w:val="CommentReference"/>
        </w:rPr>
        <w:annotationRef/>
      </w:r>
      <w:r>
        <w:t>Moar results</w:t>
      </w:r>
    </w:p>
  </w:comment>
  <w:comment w:id="2" w:author="Nicholas Patrick Moran [2]" w:date="2021-03-17T17:09:00Z" w:initials="NPM">
    <w:p w14:paraId="1F6A62D9" w14:textId="7FEC921F" w:rsidR="00AA1318" w:rsidRDefault="00AA1318" w:rsidP="002371C8">
      <w:pPr>
        <w:pStyle w:val="CommentText"/>
      </w:pPr>
      <w:r>
        <w:rPr>
          <w:rStyle w:val="CommentReference"/>
        </w:rPr>
        <w:annotationRef/>
      </w:r>
      <w:r>
        <w:t>Find a study that isn’t bullshit.</w:t>
      </w:r>
    </w:p>
    <w:p w14:paraId="51444DE2" w14:textId="38749302" w:rsidR="00AA1318" w:rsidRDefault="00AA1318" w:rsidP="002371C8">
      <w:pPr>
        <w:pStyle w:val="CommentText"/>
      </w:pPr>
      <w:r>
        <w:t>Fucking Pruitt for fucks sake.</w:t>
      </w:r>
    </w:p>
  </w:comment>
  <w:comment w:id="3" w:author="Nicholas Patrick Moran [2]" w:date="2021-04-16T15:31:00Z" w:initials="NPM">
    <w:p w14:paraId="7114FF54" w14:textId="77777777" w:rsidR="009F7DD8" w:rsidRDefault="009F7DD8" w:rsidP="002371C8">
      <w:pPr>
        <w:pStyle w:val="Heading5"/>
      </w:pPr>
      <w:r>
        <w:rPr>
          <w:rStyle w:val="CommentReference"/>
        </w:rPr>
        <w:annotationRef/>
      </w:r>
      <w:r>
        <w:t>Ancient divisions, recent expansions: phylogeography and population genetics of the round goby Apollonia melanostoma</w:t>
      </w:r>
    </w:p>
    <w:p w14:paraId="17C22346" w14:textId="4D9422F0" w:rsidR="009F7DD8" w:rsidRDefault="009F7DD8" w:rsidP="002371C8">
      <w:pPr>
        <w:pStyle w:val="CommentText"/>
      </w:pPr>
    </w:p>
  </w:comment>
  <w:comment w:id="4" w:author="Nicholas Patrick Moran" w:date="2022-03-18T10:26:00Z" w:initials="NPM">
    <w:p w14:paraId="02A7B10A" w14:textId="71DDBC4E" w:rsidR="00920F98" w:rsidRPr="00920F98" w:rsidRDefault="00920F98" w:rsidP="00920F98">
      <w:pPr>
        <w:spacing w:line="240" w:lineRule="auto"/>
        <w:rPr>
          <w:sz w:val="25"/>
          <w:szCs w:val="25"/>
          <w:lang w:eastAsia="en-GB"/>
        </w:rPr>
      </w:pPr>
      <w:r>
        <w:rPr>
          <w:rStyle w:val="CommentReference"/>
        </w:rPr>
        <w:annotationRef/>
      </w:r>
      <w:r>
        <w:t>Baited with chopped sweetcorn + frozen seafood mix (</w:t>
      </w:r>
      <w:r>
        <w:rPr>
          <w:rStyle w:val="sheader2"/>
          <w:sz w:val="34"/>
          <w:szCs w:val="34"/>
        </w:rPr>
        <w:t xml:space="preserve">Chilean mussel, </w:t>
      </w:r>
      <w:r>
        <w:t xml:space="preserve">Mytilus chilensis; Venus clams, </w:t>
      </w:r>
      <w:r w:rsidRPr="00920F98">
        <w:t>Venusmuslinger</w:t>
      </w:r>
      <w:r>
        <w:t xml:space="preserve">, Shrimp, </w:t>
      </w:r>
      <w:r w:rsidRPr="00920F98">
        <w:t>Pandalus</w:t>
      </w:r>
      <w:r>
        <w:t xml:space="preserve"> spp.)</w:t>
      </w:r>
    </w:p>
    <w:p w14:paraId="0B892352" w14:textId="77777777" w:rsidR="00920F98" w:rsidRDefault="00920F98">
      <w:pPr>
        <w:pStyle w:val="CommentText"/>
      </w:pPr>
    </w:p>
    <w:p w14:paraId="10939184" w14:textId="2A6B9E29" w:rsidR="00920F98" w:rsidRDefault="00920F98">
      <w:pPr>
        <w:pStyle w:val="CommentText"/>
      </w:pPr>
    </w:p>
  </w:comment>
  <w:comment w:id="5" w:author="Nicholas Patrick Moran" w:date="2021-03-15T14:54:00Z" w:initials="NPM">
    <w:p w14:paraId="4923A5B4" w14:textId="77777777" w:rsidR="00AA1318" w:rsidRDefault="00AA1318" w:rsidP="002371C8">
      <w:pPr>
        <w:pStyle w:val="CommentText"/>
      </w:pPr>
      <w:r>
        <w:rPr>
          <w:rStyle w:val="CommentReference"/>
        </w:rPr>
        <w:annotationRef/>
      </w:r>
      <w:r>
        <w:t>Push net/shrimp net, net width 65cm, mesh size 1cm 5m transect,</w:t>
      </w:r>
    </w:p>
    <w:p w14:paraId="7798C786" w14:textId="77777777" w:rsidR="00AA1318" w:rsidRDefault="00AA1318" w:rsidP="002371C8">
      <w:pPr>
        <w:pStyle w:val="CommentText"/>
      </w:pPr>
    </w:p>
    <w:p w14:paraId="3B2B576A" w14:textId="77777777" w:rsidR="00AA1318" w:rsidRDefault="00AA1318" w:rsidP="002371C8">
      <w:pPr>
        <w:pStyle w:val="CommentText"/>
      </w:pPr>
      <w:r>
        <w:t xml:space="preserve">Cylinder and box </w:t>
      </w:r>
    </w:p>
  </w:comment>
  <w:comment w:id="6" w:author="Nicholas Patrick Moran [2]" w:date="2020-12-10T17:44:00Z" w:initials="NPM">
    <w:p w14:paraId="7419B427" w14:textId="77777777" w:rsidR="00B87FB7" w:rsidRPr="007E64AE" w:rsidRDefault="00B87FB7" w:rsidP="002371C8">
      <w:r>
        <w:rPr>
          <w:rStyle w:val="CommentReference"/>
        </w:rPr>
        <w:annotationRef/>
      </w:r>
      <w:r w:rsidRPr="007E64AE">
        <w:t>Following one week of acclimation to the holding conditions, individual fish</w:t>
      </w:r>
      <w:r w:rsidRPr="007E64AE">
        <w:br/>
        <w:t>were tagged with passive integrated transponder tags (PIT tags; 12 × 2 mm; 0.1 g; Oregon RFID) into</w:t>
      </w:r>
      <w:r w:rsidRPr="007E64AE">
        <w:br/>
        <w:t>the body cavity using disposable 12.2-gauge syringe implanters, and fish weights and lengths were</w:t>
      </w:r>
      <w:r w:rsidRPr="007E64AE">
        <w:br/>
        <w:t>noted.</w:t>
      </w:r>
    </w:p>
    <w:p w14:paraId="19212B70" w14:textId="77777777" w:rsidR="00B87FB7" w:rsidRDefault="00B87FB7" w:rsidP="002371C8">
      <w:pPr>
        <w:pStyle w:val="CommentText"/>
      </w:pPr>
    </w:p>
  </w:comment>
  <w:comment w:id="7" w:author="Nicholas Patrick Moran [2]" w:date="2020-12-10T17:38:00Z" w:initials="NPM">
    <w:p w14:paraId="7FFED93D" w14:textId="77777777" w:rsidR="00B87FB7" w:rsidRDefault="00B87FB7" w:rsidP="002371C8">
      <w:pPr>
        <w:pStyle w:val="CommentText"/>
      </w:pPr>
      <w:r>
        <w:rPr>
          <w:rStyle w:val="CommentReference"/>
        </w:rPr>
        <w:annotationRef/>
      </w:r>
      <w:r>
        <w:rPr>
          <w:shd w:val="clear" w:color="auto" w:fill="FFFFFF"/>
        </w:rPr>
        <w:t>Jørgensen, M. G. P., van Deurs, M., Butts, I. A. E., Jørgensen, K., &amp; Behrens, J. W. (2017). PIT-tagging method for small fishes: A case study using sandeel (Ammodytes tobianus). Fisheries Research, 193, 95-103.</w:t>
      </w:r>
    </w:p>
  </w:comment>
  <w:comment w:id="8" w:author="Nicholas Patrick Moran [2]" w:date="2020-12-10T17:38:00Z" w:initials="NPM">
    <w:p w14:paraId="6EE0E7E7" w14:textId="77777777" w:rsidR="00B87FB7" w:rsidRDefault="00B87FB7" w:rsidP="002371C8">
      <w:pPr>
        <w:pStyle w:val="Heading1"/>
      </w:pPr>
      <w:r>
        <w:rPr>
          <w:rStyle w:val="CommentReference"/>
        </w:rPr>
        <w:annotationRef/>
      </w:r>
      <w:r>
        <w:t>Evaluating passive integrated transponder tags for tracking movements of round gobies</w:t>
      </w:r>
    </w:p>
    <w:p w14:paraId="452D74BD" w14:textId="77777777" w:rsidR="00B87FB7" w:rsidRDefault="00600EA3" w:rsidP="002371C8">
      <w:pPr>
        <w:rPr>
          <w:rFonts w:ascii="Arial" w:hAnsi="Arial" w:cs="Arial"/>
          <w:color w:val="8B8B8B"/>
          <w:sz w:val="21"/>
          <w:szCs w:val="21"/>
        </w:rPr>
      </w:pPr>
      <w:hyperlink r:id="rId1" w:history="1">
        <w:r w:rsidR="00B87FB7">
          <w:rPr>
            <w:rStyle w:val="Hyperlink"/>
            <w:rFonts w:ascii="Arial" w:hAnsi="Arial" w:cs="Arial"/>
            <w:color w:val="005274"/>
            <w:sz w:val="21"/>
            <w:szCs w:val="21"/>
          </w:rPr>
          <w:t>M. N. Cookingham</w:t>
        </w:r>
      </w:hyperlink>
      <w:r w:rsidR="00B87FB7">
        <w:rPr>
          <w:rFonts w:ascii="Arial" w:hAnsi="Arial" w:cs="Arial"/>
          <w:color w:val="8B8B8B"/>
          <w:sz w:val="21"/>
          <w:szCs w:val="21"/>
        </w:rPr>
        <w:t> </w:t>
      </w:r>
    </w:p>
    <w:p w14:paraId="7BE45F2F" w14:textId="77777777" w:rsidR="00B87FB7" w:rsidRDefault="00B87FB7" w:rsidP="002371C8">
      <w:r>
        <w:t> </w:t>
      </w:r>
    </w:p>
    <w:p w14:paraId="032476D4" w14:textId="77777777" w:rsidR="00B87FB7" w:rsidRDefault="00600EA3" w:rsidP="002371C8">
      <w:pPr>
        <w:rPr>
          <w:rFonts w:ascii="Arial" w:hAnsi="Arial" w:cs="Arial"/>
          <w:color w:val="8B8B8B"/>
          <w:sz w:val="21"/>
          <w:szCs w:val="21"/>
        </w:rPr>
      </w:pPr>
      <w:hyperlink r:id="rId2" w:history="1">
        <w:r w:rsidR="00B87FB7">
          <w:rPr>
            <w:rStyle w:val="Hyperlink"/>
            <w:rFonts w:ascii="Arial" w:hAnsi="Arial" w:cs="Arial"/>
            <w:color w:val="005274"/>
            <w:sz w:val="21"/>
            <w:szCs w:val="21"/>
          </w:rPr>
          <w:t>C. R. Ruetz III</w:t>
        </w:r>
      </w:hyperlink>
    </w:p>
    <w:p w14:paraId="28EF5418" w14:textId="77777777" w:rsidR="00B87FB7" w:rsidRDefault="00B87FB7" w:rsidP="002371C8">
      <w:pPr>
        <w:rPr>
          <w:color w:val="767676"/>
        </w:rPr>
      </w:pPr>
      <w:r>
        <w:rPr>
          <w:rStyle w:val="epub-state"/>
          <w:rFonts w:ascii="Arial" w:hAnsi="Arial" w:cs="Arial"/>
          <w:color w:val="8B8B8B"/>
          <w:sz w:val="21"/>
          <w:szCs w:val="21"/>
        </w:rPr>
        <w:t xml:space="preserve">First published: </w:t>
      </w:r>
      <w:r>
        <w:rPr>
          <w:rStyle w:val="epub-date"/>
          <w:rFonts w:ascii="Arial" w:hAnsi="Arial" w:cs="Arial"/>
          <w:color w:val="1C1D1E"/>
          <w:sz w:val="21"/>
          <w:szCs w:val="21"/>
        </w:rPr>
        <w:t>19 November 2007</w:t>
      </w:r>
    </w:p>
    <w:p w14:paraId="0079F597" w14:textId="77777777" w:rsidR="00B87FB7" w:rsidRDefault="00B87FB7" w:rsidP="002371C8">
      <w:r>
        <w:t> </w:t>
      </w:r>
    </w:p>
    <w:p w14:paraId="61CF564E" w14:textId="77777777" w:rsidR="00B87FB7" w:rsidRDefault="00600EA3" w:rsidP="002371C8">
      <w:pPr>
        <w:rPr>
          <w:rFonts w:ascii="Arial" w:hAnsi="Arial" w:cs="Arial"/>
          <w:color w:val="767676"/>
          <w:sz w:val="21"/>
          <w:szCs w:val="21"/>
        </w:rPr>
      </w:pPr>
      <w:hyperlink r:id="rId3" w:history="1">
        <w:r w:rsidR="00B87FB7">
          <w:rPr>
            <w:rStyle w:val="Hyperlink"/>
            <w:rFonts w:ascii="Arial" w:hAnsi="Arial" w:cs="Arial"/>
            <w:b/>
            <w:bCs/>
            <w:color w:val="005274"/>
            <w:sz w:val="21"/>
            <w:szCs w:val="21"/>
          </w:rPr>
          <w:t>https://doi.org/10.1111/j.1600-0633.2007.00282.x</w:t>
        </w:r>
      </w:hyperlink>
    </w:p>
    <w:p w14:paraId="6A2ECDDE" w14:textId="77777777" w:rsidR="00B87FB7" w:rsidRDefault="00B87FB7" w:rsidP="002371C8">
      <w:pPr>
        <w:rPr>
          <w:rFonts w:ascii="Arial" w:hAnsi="Arial" w:cs="Arial"/>
          <w:color w:val="767676"/>
          <w:sz w:val="21"/>
          <w:szCs w:val="21"/>
        </w:rPr>
      </w:pPr>
      <w:r>
        <w:rPr>
          <w:rFonts w:ascii="Arial" w:hAnsi="Arial" w:cs="Arial"/>
          <w:color w:val="767676"/>
          <w:sz w:val="21"/>
          <w:szCs w:val="21"/>
        </w:rPr>
        <w:t>Citations: </w:t>
      </w:r>
      <w:hyperlink r:id="rId4" w:anchor="citedby-section" w:history="1">
        <w:r>
          <w:rPr>
            <w:rStyle w:val="Hyperlink"/>
            <w:rFonts w:ascii="Arial" w:hAnsi="Arial" w:cs="Arial"/>
            <w:color w:val="005274"/>
            <w:sz w:val="21"/>
            <w:szCs w:val="21"/>
          </w:rPr>
          <w:t>25</w:t>
        </w:r>
      </w:hyperlink>
    </w:p>
    <w:p w14:paraId="209CB9A8" w14:textId="77777777" w:rsidR="00B87FB7" w:rsidRDefault="00B87FB7" w:rsidP="002371C8">
      <w:r>
        <w:t>Carl R. Ruetz III, Annis Water Resources Institute, Grand Valley State University, 740 West Shoreline Drive, Muskegon, MI 49441, USA; e</w:t>
      </w:r>
      <w:r>
        <w:rPr>
          <w:rFonts w:ascii="Cambria Math" w:hAnsi="Cambria Math" w:cs="Cambria Math"/>
        </w:rPr>
        <w:t>‐</w:t>
      </w:r>
      <w:r>
        <w:t>mail: </w:t>
      </w:r>
      <w:hyperlink r:id="rId5" w:tooltip="Link to email address" w:history="1">
        <w:r>
          <w:rPr>
            <w:rStyle w:val="Hyperlink"/>
            <w:rFonts w:ascii="Arial" w:hAnsi="Arial" w:cs="Arial"/>
            <w:b/>
            <w:bCs/>
            <w:color w:val="005274"/>
            <w:sz w:val="21"/>
            <w:szCs w:val="21"/>
          </w:rPr>
          <w:t>ruetzc@gvsu.edu</w:t>
        </w:r>
      </w:hyperlink>
    </w:p>
    <w:p w14:paraId="378B2D1C" w14:textId="77777777" w:rsidR="00B87FB7" w:rsidRDefault="00B87FB7" w:rsidP="002371C8">
      <w:pPr>
        <w:pStyle w:val="CommentText"/>
      </w:pPr>
    </w:p>
  </w:comment>
  <w:comment w:id="9" w:author="Nicholas Patrick Moran [2]" w:date="2020-12-10T17:44:00Z" w:initials="NPM">
    <w:p w14:paraId="00BE9A8D" w14:textId="77777777" w:rsidR="00BA1396" w:rsidRPr="007E64AE" w:rsidRDefault="00BA1396" w:rsidP="002371C8">
      <w:r>
        <w:rPr>
          <w:rStyle w:val="CommentReference"/>
        </w:rPr>
        <w:annotationRef/>
      </w:r>
      <w:r w:rsidRPr="007E64AE">
        <w:t>A non-lethal sampling method for stable carbon</w:t>
      </w:r>
      <w:r w:rsidRPr="007E64AE">
        <w:br/>
        <w:t>and nitrogen isotope studies of tropical fishes</w:t>
      </w:r>
      <w:r w:rsidRPr="007E64AE">
        <w:br/>
        <w:t>Timothy D. JardineA,C, Richard J. HuntB, Bradley J. PuseyA</w:t>
      </w:r>
      <w:r w:rsidRPr="007E64AE">
        <w:br/>
        <w:t>and Stuart E. BunnA</w:t>
      </w:r>
    </w:p>
    <w:p w14:paraId="2B3BD1DD" w14:textId="77777777" w:rsidR="00BA1396" w:rsidRPr="007E64AE" w:rsidRDefault="00BA1396" w:rsidP="002371C8">
      <w:r w:rsidRPr="007E64AE">
        <w:rPr>
          <w:noProof/>
          <w:lang w:val="en-GB" w:eastAsia="en-GB"/>
        </w:rPr>
        <w:drawing>
          <wp:inline distT="0" distB="0" distL="0" distR="0" wp14:anchorId="2810D4FE" wp14:editId="28C7CEA5">
            <wp:extent cx="304800" cy="304800"/>
            <wp:effectExtent l="0" t="0" r="0" b="0"/>
            <wp:docPr id="1" name="Picture 1" descr="Nicholas Mor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cs-img-75" descr="Nicholas Moran"/>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inline>
        </w:drawing>
      </w:r>
    </w:p>
    <w:p w14:paraId="30EEDF6F" w14:textId="77777777" w:rsidR="00BA1396" w:rsidRPr="007E64AE" w:rsidRDefault="00BA1396" w:rsidP="002371C8">
      <w:r w:rsidRPr="007E64AE">
        <w:t>Nicholas Moran</w:t>
      </w:r>
    </w:p>
    <w:p w14:paraId="56FE63A0" w14:textId="77777777" w:rsidR="00BA1396" w:rsidRPr="007E64AE" w:rsidRDefault="00BA1396" w:rsidP="002371C8">
      <w:r w:rsidRPr="007E64AE">
        <w:t>9:51 AM Sep 25</w:t>
      </w:r>
    </w:p>
    <w:p w14:paraId="7840DF74" w14:textId="77777777" w:rsidR="00BA1396" w:rsidRPr="007E64AE" w:rsidRDefault="00BA1396" w:rsidP="002371C8">
      <w:r w:rsidRPr="007E64AE">
        <w:t>for saying fin clips are strongly correlated with soft tissue</w:t>
      </w:r>
    </w:p>
    <w:p w14:paraId="6BC96411" w14:textId="77777777" w:rsidR="00BA1396" w:rsidRDefault="00BA1396" w:rsidP="002371C8">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88712B9" w15:done="0"/>
  <w15:commentEx w15:paraId="51444DE2" w15:done="0"/>
  <w15:commentEx w15:paraId="17C22346" w15:done="0"/>
  <w15:commentEx w15:paraId="10939184" w15:done="0"/>
  <w15:commentEx w15:paraId="3B2B576A" w15:done="0"/>
  <w15:commentEx w15:paraId="19212B70" w15:done="0"/>
  <w15:commentEx w15:paraId="7FFED93D" w15:done="0"/>
  <w15:commentEx w15:paraId="378B2D1C" w15:paraIdParent="7FFED93D" w15:done="0"/>
  <w15:commentEx w15:paraId="6BC964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C9E03" w16cex:dateUtc="2021-01-11T14:35:00Z"/>
  <w16cex:commentExtensible w16cex:durableId="23FCB636" w16cex:dateUtc="2021-03-17T16:09:00Z"/>
  <w16cex:commentExtensible w16cex:durableId="24242C6E" w16cex:dateUtc="2021-04-16T13:31:00Z"/>
  <w16cex:commentExtensible w16cex:durableId="23FC9E07" w16cex:dateUtc="2021-03-15T13:54:00Z"/>
  <w16cex:commentExtensible w16cex:durableId="24242C5B" w16cex:dateUtc="2020-12-10T16:44:00Z"/>
  <w16cex:commentExtensible w16cex:durableId="24242C5C" w16cex:dateUtc="2020-12-10T16:38:00Z"/>
  <w16cex:commentExtensible w16cex:durableId="24242C5D" w16cex:dateUtc="2020-12-10T16:38:00Z"/>
  <w16cex:commentExtensible w16cex:durableId="24242C5E" w16cex:dateUtc="2020-12-10T1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8712B9" w16cid:durableId="23FC9E03"/>
  <w16cid:commentId w16cid:paraId="51444DE2" w16cid:durableId="23FCB636"/>
  <w16cid:commentId w16cid:paraId="17C22346" w16cid:durableId="24242C6E"/>
  <w16cid:commentId w16cid:paraId="3B2B576A" w16cid:durableId="23FC9E07"/>
  <w16cid:commentId w16cid:paraId="19212B70" w16cid:durableId="24242C5B"/>
  <w16cid:commentId w16cid:paraId="7FFED93D" w16cid:durableId="24242C5C"/>
  <w16cid:commentId w16cid:paraId="378B2D1C" w16cid:durableId="24242C5D"/>
  <w16cid:commentId w16cid:paraId="6BC96411" w16cid:durableId="24242C5E"/>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BDA508" w14:textId="77777777" w:rsidR="00600EA3" w:rsidRDefault="00600EA3" w:rsidP="002371C8">
      <w:r>
        <w:separator/>
      </w:r>
    </w:p>
  </w:endnote>
  <w:endnote w:type="continuationSeparator" w:id="0">
    <w:p w14:paraId="080A68E5" w14:textId="77777777" w:rsidR="00600EA3" w:rsidRDefault="00600EA3" w:rsidP="002371C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4529A3" w14:textId="77777777" w:rsidR="00600EA3" w:rsidRDefault="00600EA3" w:rsidP="002371C8">
      <w:r>
        <w:separator/>
      </w:r>
    </w:p>
  </w:footnote>
  <w:footnote w:type="continuationSeparator" w:id="0">
    <w:p w14:paraId="1C8DA892" w14:textId="77777777" w:rsidR="00600EA3" w:rsidRDefault="00600EA3" w:rsidP="002371C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766AC7"/>
    <w:multiLevelType w:val="hybridMultilevel"/>
    <w:tmpl w:val="5D52B09A"/>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AE6571B"/>
    <w:multiLevelType w:val="multilevel"/>
    <w:tmpl w:val="0E9A9BD4"/>
    <w:lvl w:ilvl="0">
      <w:start w:val="1"/>
      <w:numFmt w:val="upperRoman"/>
      <w:pStyle w:val="Heading3"/>
      <w:lvlText w:val="%1."/>
      <w:lvlJc w:val="righ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4B4CC2"/>
    <w:multiLevelType w:val="multilevel"/>
    <w:tmpl w:val="F980398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133135B"/>
    <w:multiLevelType w:val="hybridMultilevel"/>
    <w:tmpl w:val="3320D73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20617E0"/>
    <w:multiLevelType w:val="multilevel"/>
    <w:tmpl w:val="4A4CB3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2922E8D"/>
    <w:multiLevelType w:val="hybridMultilevel"/>
    <w:tmpl w:val="223220C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8B627B9"/>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7F64C94"/>
    <w:multiLevelType w:val="multilevel"/>
    <w:tmpl w:val="230CEC6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D9025DE"/>
    <w:multiLevelType w:val="multilevel"/>
    <w:tmpl w:val="D8F498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46C4676"/>
    <w:multiLevelType w:val="hybridMultilevel"/>
    <w:tmpl w:val="D08C4762"/>
    <w:lvl w:ilvl="0" w:tplc="0409001B">
      <w:start w:val="1"/>
      <w:numFmt w:val="lowerRoman"/>
      <w:lvlText w:val="%1."/>
      <w:lvlJc w:val="right"/>
      <w:pPr>
        <w:ind w:left="1080" w:hanging="360"/>
      </w:pPr>
    </w:lvl>
    <w:lvl w:ilvl="1" w:tplc="08090019" w:tentative="1">
      <w:start w:val="1"/>
      <w:numFmt w:val="lowerLetter"/>
      <w:lvlText w:val="%2."/>
      <w:lvlJc w:val="left"/>
      <w:pPr>
        <w:ind w:left="1020" w:hanging="360"/>
      </w:pPr>
    </w:lvl>
    <w:lvl w:ilvl="2" w:tplc="0809001B" w:tentative="1">
      <w:start w:val="1"/>
      <w:numFmt w:val="lowerRoman"/>
      <w:lvlText w:val="%3."/>
      <w:lvlJc w:val="right"/>
      <w:pPr>
        <w:ind w:left="1740" w:hanging="180"/>
      </w:pPr>
    </w:lvl>
    <w:lvl w:ilvl="3" w:tplc="0809000F" w:tentative="1">
      <w:start w:val="1"/>
      <w:numFmt w:val="decimal"/>
      <w:lvlText w:val="%4."/>
      <w:lvlJc w:val="left"/>
      <w:pPr>
        <w:ind w:left="2460" w:hanging="360"/>
      </w:pPr>
    </w:lvl>
    <w:lvl w:ilvl="4" w:tplc="08090019" w:tentative="1">
      <w:start w:val="1"/>
      <w:numFmt w:val="lowerLetter"/>
      <w:lvlText w:val="%5."/>
      <w:lvlJc w:val="left"/>
      <w:pPr>
        <w:ind w:left="3180" w:hanging="360"/>
      </w:pPr>
    </w:lvl>
    <w:lvl w:ilvl="5" w:tplc="0809001B" w:tentative="1">
      <w:start w:val="1"/>
      <w:numFmt w:val="lowerRoman"/>
      <w:lvlText w:val="%6."/>
      <w:lvlJc w:val="right"/>
      <w:pPr>
        <w:ind w:left="3900" w:hanging="180"/>
      </w:pPr>
    </w:lvl>
    <w:lvl w:ilvl="6" w:tplc="0809000F" w:tentative="1">
      <w:start w:val="1"/>
      <w:numFmt w:val="decimal"/>
      <w:lvlText w:val="%7."/>
      <w:lvlJc w:val="left"/>
      <w:pPr>
        <w:ind w:left="4620" w:hanging="360"/>
      </w:pPr>
    </w:lvl>
    <w:lvl w:ilvl="7" w:tplc="08090019" w:tentative="1">
      <w:start w:val="1"/>
      <w:numFmt w:val="lowerLetter"/>
      <w:lvlText w:val="%8."/>
      <w:lvlJc w:val="left"/>
      <w:pPr>
        <w:ind w:left="5340" w:hanging="360"/>
      </w:pPr>
    </w:lvl>
    <w:lvl w:ilvl="8" w:tplc="0809001B" w:tentative="1">
      <w:start w:val="1"/>
      <w:numFmt w:val="lowerRoman"/>
      <w:lvlText w:val="%9."/>
      <w:lvlJc w:val="right"/>
      <w:pPr>
        <w:ind w:left="6060" w:hanging="180"/>
      </w:pPr>
    </w:lvl>
  </w:abstractNum>
  <w:abstractNum w:abstractNumId="10" w15:restartNumberingAfterBreak="0">
    <w:nsid w:val="3B003EF8"/>
    <w:multiLevelType w:val="multilevel"/>
    <w:tmpl w:val="C01C9A76"/>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403148CE"/>
    <w:multiLevelType w:val="hybridMultilevel"/>
    <w:tmpl w:val="ABC8B05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0BE0173"/>
    <w:multiLevelType w:val="multilevel"/>
    <w:tmpl w:val="74847B3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5B154B3"/>
    <w:multiLevelType w:val="hybridMultilevel"/>
    <w:tmpl w:val="5E707CBC"/>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BE80A9E"/>
    <w:multiLevelType w:val="multilevel"/>
    <w:tmpl w:val="03202D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6225770B"/>
    <w:multiLevelType w:val="multilevel"/>
    <w:tmpl w:val="8BF6E0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65455CCD"/>
    <w:multiLevelType w:val="multilevel"/>
    <w:tmpl w:val="F490CA3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88B5E3E"/>
    <w:multiLevelType w:val="multilevel"/>
    <w:tmpl w:val="9BF6D8A4"/>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A7D1158"/>
    <w:multiLevelType w:val="hybridMultilevel"/>
    <w:tmpl w:val="B526F69A"/>
    <w:lvl w:ilvl="0" w:tplc="04090013">
      <w:start w:val="1"/>
      <w:numFmt w:val="upperRoman"/>
      <w:lvlText w:val="%1."/>
      <w:lvlJc w:val="right"/>
      <w:pPr>
        <w:ind w:left="780" w:hanging="360"/>
      </w:pPr>
    </w:lvl>
    <w:lvl w:ilvl="1" w:tplc="0409001B">
      <w:start w:val="1"/>
      <w:numFmt w:val="lowerRoman"/>
      <w:lvlText w:val="%2."/>
      <w:lvlJc w:val="righ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19" w15:restartNumberingAfterBreak="0">
    <w:nsid w:val="75BD37B0"/>
    <w:multiLevelType w:val="hybridMultilevel"/>
    <w:tmpl w:val="4634A1F2"/>
    <w:lvl w:ilvl="0" w:tplc="0409001B">
      <w:start w:val="1"/>
      <w:numFmt w:val="lowerRoman"/>
      <w:lvlText w:val="%1."/>
      <w:lvlJc w:val="right"/>
      <w:pPr>
        <w:ind w:left="150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7A10191A"/>
    <w:multiLevelType w:val="multilevel"/>
    <w:tmpl w:val="16B2EC06"/>
    <w:lvl w:ilvl="0">
      <w:start w:val="1"/>
      <w:numFmt w:val="decimal"/>
      <w:lvlText w:val="%1."/>
      <w:lvlJc w:val="left"/>
      <w:pPr>
        <w:ind w:left="360" w:hanging="360"/>
      </w:pPr>
      <w:rPr>
        <w:rFonts w:hint="default"/>
      </w:rPr>
    </w:lvl>
    <w:lvl w:ilvl="1">
      <w:start w:val="1"/>
      <w:numFmt w:val="decimal"/>
      <w:lvlText w:val="%2."/>
      <w:lvlJc w:val="left"/>
      <w:pPr>
        <w:ind w:left="360" w:hanging="360"/>
      </w:pPr>
      <w:rPr>
        <w:rFonts w:ascii="Times New Roman" w:eastAsiaTheme="minorHAnsi" w:hAnsi="Times New Roman" w:cs="Times New Roman"/>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2"/>
  </w:num>
  <w:num w:numId="2">
    <w:abstractNumId w:val="10"/>
    <w:lvlOverride w:ilvl="0">
      <w:lvl w:ilvl="0">
        <w:numFmt w:val="decimal"/>
        <w:lvlText w:val="%1."/>
        <w:lvlJc w:val="left"/>
      </w:lvl>
    </w:lvlOverride>
  </w:num>
  <w:num w:numId="3">
    <w:abstractNumId w:val="4"/>
  </w:num>
  <w:num w:numId="4">
    <w:abstractNumId w:val="2"/>
  </w:num>
  <w:num w:numId="5">
    <w:abstractNumId w:val="17"/>
    <w:lvlOverride w:ilvl="0">
      <w:lvl w:ilvl="0">
        <w:numFmt w:val="decimal"/>
        <w:lvlText w:val="%1."/>
        <w:lvlJc w:val="left"/>
      </w:lvl>
    </w:lvlOverride>
  </w:num>
  <w:num w:numId="6">
    <w:abstractNumId w:val="16"/>
    <w:lvlOverride w:ilvl="0">
      <w:lvl w:ilvl="0">
        <w:numFmt w:val="decimal"/>
        <w:lvlText w:val="%1."/>
        <w:lvlJc w:val="left"/>
      </w:lvl>
    </w:lvlOverride>
  </w:num>
  <w:num w:numId="7">
    <w:abstractNumId w:val="7"/>
  </w:num>
  <w:num w:numId="8">
    <w:abstractNumId w:val="15"/>
  </w:num>
  <w:num w:numId="9">
    <w:abstractNumId w:val="8"/>
  </w:num>
  <w:num w:numId="10">
    <w:abstractNumId w:val="14"/>
  </w:num>
  <w:num w:numId="11">
    <w:abstractNumId w:val="20"/>
  </w:num>
  <w:num w:numId="12">
    <w:abstractNumId w:val="18"/>
  </w:num>
  <w:num w:numId="13">
    <w:abstractNumId w:val="6"/>
  </w:num>
  <w:num w:numId="14">
    <w:abstractNumId w:val="13"/>
  </w:num>
  <w:num w:numId="15">
    <w:abstractNumId w:val="9"/>
  </w:num>
  <w:num w:numId="16">
    <w:abstractNumId w:val="5"/>
  </w:num>
  <w:num w:numId="17">
    <w:abstractNumId w:val="0"/>
  </w:num>
  <w:num w:numId="18">
    <w:abstractNumId w:val="11"/>
  </w:num>
  <w:num w:numId="19">
    <w:abstractNumId w:val="3"/>
  </w:num>
  <w:num w:numId="20">
    <w:abstractNumId w:val="19"/>
  </w:num>
  <w:num w:numId="2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holas Patrick Moran">
    <w15:presenceInfo w15:providerId="AD" w15:userId="S-1-5-21-4207196655-1284807994-987816898-1060239"/>
  </w15:person>
  <w15:person w15:author="Nicholas Patrick Moran [2]">
    <w15:presenceInfo w15:providerId="None" w15:userId="Nicholas Patrick Mor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113A1"/>
    <w:rsid w:val="0000513A"/>
    <w:rsid w:val="00010A58"/>
    <w:rsid w:val="000564EC"/>
    <w:rsid w:val="00074315"/>
    <w:rsid w:val="0007722A"/>
    <w:rsid w:val="00095E41"/>
    <w:rsid w:val="00096FC3"/>
    <w:rsid w:val="000A2AB5"/>
    <w:rsid w:val="000C2777"/>
    <w:rsid w:val="000F1A48"/>
    <w:rsid w:val="0010375A"/>
    <w:rsid w:val="001052B9"/>
    <w:rsid w:val="00110979"/>
    <w:rsid w:val="00120133"/>
    <w:rsid w:val="00170B6E"/>
    <w:rsid w:val="00171491"/>
    <w:rsid w:val="001B003E"/>
    <w:rsid w:val="001F1E92"/>
    <w:rsid w:val="001F237A"/>
    <w:rsid w:val="001F37CB"/>
    <w:rsid w:val="001F56F2"/>
    <w:rsid w:val="00215F9A"/>
    <w:rsid w:val="00223CBF"/>
    <w:rsid w:val="00231DD0"/>
    <w:rsid w:val="002371C8"/>
    <w:rsid w:val="00270170"/>
    <w:rsid w:val="0029383D"/>
    <w:rsid w:val="002A646F"/>
    <w:rsid w:val="002B1F34"/>
    <w:rsid w:val="002F5C14"/>
    <w:rsid w:val="00312102"/>
    <w:rsid w:val="00312462"/>
    <w:rsid w:val="003239B0"/>
    <w:rsid w:val="00324E59"/>
    <w:rsid w:val="0032563F"/>
    <w:rsid w:val="00336EB9"/>
    <w:rsid w:val="003473D9"/>
    <w:rsid w:val="00361CAF"/>
    <w:rsid w:val="00366478"/>
    <w:rsid w:val="00382657"/>
    <w:rsid w:val="003A32F8"/>
    <w:rsid w:val="003D1081"/>
    <w:rsid w:val="003D3727"/>
    <w:rsid w:val="003D79AD"/>
    <w:rsid w:val="003E6FCC"/>
    <w:rsid w:val="003F6F55"/>
    <w:rsid w:val="004113A1"/>
    <w:rsid w:val="00413D15"/>
    <w:rsid w:val="0042247F"/>
    <w:rsid w:val="0044465E"/>
    <w:rsid w:val="004472AB"/>
    <w:rsid w:val="00450A4D"/>
    <w:rsid w:val="00463E81"/>
    <w:rsid w:val="00467C3C"/>
    <w:rsid w:val="00471DD4"/>
    <w:rsid w:val="00473043"/>
    <w:rsid w:val="00496186"/>
    <w:rsid w:val="004A2031"/>
    <w:rsid w:val="004A5CE3"/>
    <w:rsid w:val="004B221B"/>
    <w:rsid w:val="004F42AD"/>
    <w:rsid w:val="00510381"/>
    <w:rsid w:val="00535396"/>
    <w:rsid w:val="00552D36"/>
    <w:rsid w:val="00567FC4"/>
    <w:rsid w:val="00585717"/>
    <w:rsid w:val="005A79FF"/>
    <w:rsid w:val="00600EA3"/>
    <w:rsid w:val="00607A47"/>
    <w:rsid w:val="00625A40"/>
    <w:rsid w:val="00636462"/>
    <w:rsid w:val="00645D17"/>
    <w:rsid w:val="006542A8"/>
    <w:rsid w:val="0066346D"/>
    <w:rsid w:val="0068403D"/>
    <w:rsid w:val="006B4535"/>
    <w:rsid w:val="006B792E"/>
    <w:rsid w:val="006E0177"/>
    <w:rsid w:val="006E3BBF"/>
    <w:rsid w:val="007036F8"/>
    <w:rsid w:val="00715FB4"/>
    <w:rsid w:val="00717A2E"/>
    <w:rsid w:val="0073050C"/>
    <w:rsid w:val="007335D1"/>
    <w:rsid w:val="0073697C"/>
    <w:rsid w:val="007848F7"/>
    <w:rsid w:val="00794032"/>
    <w:rsid w:val="00794E67"/>
    <w:rsid w:val="007C3293"/>
    <w:rsid w:val="007E0B22"/>
    <w:rsid w:val="007E64AE"/>
    <w:rsid w:val="007E7460"/>
    <w:rsid w:val="007F2BE6"/>
    <w:rsid w:val="007F3FA1"/>
    <w:rsid w:val="00801028"/>
    <w:rsid w:val="008117A2"/>
    <w:rsid w:val="0083444A"/>
    <w:rsid w:val="008512ED"/>
    <w:rsid w:val="008952AB"/>
    <w:rsid w:val="008B1465"/>
    <w:rsid w:val="008B303A"/>
    <w:rsid w:val="008B5394"/>
    <w:rsid w:val="008F256B"/>
    <w:rsid w:val="008F627B"/>
    <w:rsid w:val="0091009E"/>
    <w:rsid w:val="009153E7"/>
    <w:rsid w:val="00920F98"/>
    <w:rsid w:val="0092334C"/>
    <w:rsid w:val="0092622B"/>
    <w:rsid w:val="00943545"/>
    <w:rsid w:val="00961A5D"/>
    <w:rsid w:val="009728E6"/>
    <w:rsid w:val="0097725F"/>
    <w:rsid w:val="009A66EC"/>
    <w:rsid w:val="009B5110"/>
    <w:rsid w:val="009C0053"/>
    <w:rsid w:val="009C1DE4"/>
    <w:rsid w:val="009C6C12"/>
    <w:rsid w:val="009D56BC"/>
    <w:rsid w:val="009E2694"/>
    <w:rsid w:val="009E69E2"/>
    <w:rsid w:val="009F7DD8"/>
    <w:rsid w:val="00A1461C"/>
    <w:rsid w:val="00A16C1A"/>
    <w:rsid w:val="00A30900"/>
    <w:rsid w:val="00A31FCE"/>
    <w:rsid w:val="00A605A8"/>
    <w:rsid w:val="00A93F91"/>
    <w:rsid w:val="00AA1318"/>
    <w:rsid w:val="00AA7FF0"/>
    <w:rsid w:val="00AB1589"/>
    <w:rsid w:val="00AF2FA8"/>
    <w:rsid w:val="00AF3B61"/>
    <w:rsid w:val="00B300D7"/>
    <w:rsid w:val="00B44EE6"/>
    <w:rsid w:val="00B73D25"/>
    <w:rsid w:val="00B87FB7"/>
    <w:rsid w:val="00B930AF"/>
    <w:rsid w:val="00BA1396"/>
    <w:rsid w:val="00BB1384"/>
    <w:rsid w:val="00BB246B"/>
    <w:rsid w:val="00C20BE5"/>
    <w:rsid w:val="00C25DE4"/>
    <w:rsid w:val="00C635B8"/>
    <w:rsid w:val="00C77D49"/>
    <w:rsid w:val="00CA007C"/>
    <w:rsid w:val="00CB1D5D"/>
    <w:rsid w:val="00CC2F21"/>
    <w:rsid w:val="00CD7667"/>
    <w:rsid w:val="00D04675"/>
    <w:rsid w:val="00D20661"/>
    <w:rsid w:val="00D36698"/>
    <w:rsid w:val="00D41E4E"/>
    <w:rsid w:val="00D677A3"/>
    <w:rsid w:val="00D74E62"/>
    <w:rsid w:val="00D81BD6"/>
    <w:rsid w:val="00D84F0D"/>
    <w:rsid w:val="00D86E72"/>
    <w:rsid w:val="00DA56BE"/>
    <w:rsid w:val="00DB6E4D"/>
    <w:rsid w:val="00DB73B0"/>
    <w:rsid w:val="00E05137"/>
    <w:rsid w:val="00E069B7"/>
    <w:rsid w:val="00E1017C"/>
    <w:rsid w:val="00E112BA"/>
    <w:rsid w:val="00E71251"/>
    <w:rsid w:val="00EB6F46"/>
    <w:rsid w:val="00EC4A7E"/>
    <w:rsid w:val="00EE48A6"/>
    <w:rsid w:val="00EE7E83"/>
    <w:rsid w:val="00F21FAA"/>
    <w:rsid w:val="00F31610"/>
    <w:rsid w:val="00F36761"/>
    <w:rsid w:val="00F436D3"/>
    <w:rsid w:val="00F460CE"/>
    <w:rsid w:val="00F5202F"/>
    <w:rsid w:val="00F556DC"/>
    <w:rsid w:val="00F60B43"/>
    <w:rsid w:val="00F66907"/>
    <w:rsid w:val="00F70C37"/>
    <w:rsid w:val="00F735AE"/>
    <w:rsid w:val="00F848A7"/>
    <w:rsid w:val="00FC6180"/>
    <w:rsid w:val="00FD69F4"/>
  </w:rsids>
  <m:mathPr>
    <m:mathFont m:val="Cambria Math"/>
    <m:brkBin m:val="before"/>
    <m:brkBinSub m:val="--"/>
    <m:smallFrac m:val="0"/>
    <m:dispDef/>
    <m:lMargin m:val="0"/>
    <m:rMargin m:val="0"/>
    <m:defJc m:val="centerGroup"/>
    <m:wrapIndent m:val="1440"/>
    <m:intLim m:val="subSup"/>
    <m:naryLim m:val="undOvr"/>
  </m:mathPr>
  <w:themeFontLang w:val="en-GB" w:eastAsia="en-AU"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C0FF9"/>
  <w15:chartTrackingRefBased/>
  <w15:docId w15:val="{040826E0-6991-4524-9AEB-7FE8A16CA2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371C8"/>
    <w:pPr>
      <w:spacing w:after="0" w:line="480" w:lineRule="auto"/>
    </w:pPr>
    <w:rPr>
      <w:rFonts w:ascii="Times New Roman" w:eastAsia="Times New Roman" w:hAnsi="Times New Roman" w:cs="Times New Roman"/>
      <w:color w:val="000000"/>
      <w:sz w:val="24"/>
      <w:szCs w:val="24"/>
      <w:lang w:eastAsia="en-AU"/>
    </w:rPr>
  </w:style>
  <w:style w:type="paragraph" w:styleId="Heading1">
    <w:name w:val="heading 1"/>
    <w:basedOn w:val="Normal"/>
    <w:next w:val="Normal"/>
    <w:link w:val="Heading1Char"/>
    <w:uiPriority w:val="9"/>
    <w:qFormat/>
    <w:rsid w:val="002371C8"/>
    <w:pPr>
      <w:outlineLvl w:val="0"/>
    </w:pPr>
    <w:rPr>
      <w:b/>
      <w:bCs/>
      <w:sz w:val="32"/>
      <w:szCs w:val="32"/>
    </w:rPr>
  </w:style>
  <w:style w:type="paragraph" w:styleId="Heading2">
    <w:name w:val="heading 2"/>
    <w:basedOn w:val="Normal"/>
    <w:link w:val="Heading2Char"/>
    <w:uiPriority w:val="9"/>
    <w:qFormat/>
    <w:rsid w:val="002371C8"/>
    <w:pPr>
      <w:spacing w:before="100" w:beforeAutospacing="1" w:after="100" w:afterAutospacing="1" w:line="240" w:lineRule="auto"/>
      <w:outlineLvl w:val="1"/>
    </w:pPr>
    <w:rPr>
      <w:b/>
      <w:bCs/>
    </w:rPr>
  </w:style>
  <w:style w:type="paragraph" w:styleId="Heading3">
    <w:name w:val="heading 3"/>
    <w:basedOn w:val="ListParagraph"/>
    <w:link w:val="Heading3Char"/>
    <w:uiPriority w:val="9"/>
    <w:qFormat/>
    <w:rsid w:val="001F37CB"/>
    <w:pPr>
      <w:numPr>
        <w:numId w:val="21"/>
      </w:numPr>
      <w:ind w:left="426" w:hanging="142"/>
      <w:outlineLvl w:val="2"/>
    </w:pPr>
    <w:rPr>
      <w:i/>
      <w:iCs/>
    </w:rPr>
  </w:style>
  <w:style w:type="paragraph" w:styleId="Heading4">
    <w:name w:val="heading 4"/>
    <w:basedOn w:val="Normal"/>
    <w:next w:val="Normal"/>
    <w:link w:val="Heading4Char"/>
    <w:uiPriority w:val="9"/>
    <w:semiHidden/>
    <w:unhideWhenUsed/>
    <w:qFormat/>
    <w:rsid w:val="00270170"/>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9F7DD8"/>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4113A1"/>
    <w:pPr>
      <w:spacing w:before="100" w:beforeAutospacing="1" w:after="100" w:afterAutospacing="1" w:line="240" w:lineRule="auto"/>
    </w:pPr>
  </w:style>
  <w:style w:type="paragraph" w:styleId="BalloonText">
    <w:name w:val="Balloon Text"/>
    <w:basedOn w:val="Normal"/>
    <w:link w:val="BalloonTextChar"/>
    <w:uiPriority w:val="99"/>
    <w:semiHidden/>
    <w:unhideWhenUsed/>
    <w:rsid w:val="004113A1"/>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13A1"/>
    <w:rPr>
      <w:rFonts w:ascii="Segoe UI" w:hAnsi="Segoe UI" w:cs="Segoe UI"/>
      <w:sz w:val="18"/>
      <w:szCs w:val="18"/>
    </w:rPr>
  </w:style>
  <w:style w:type="paragraph" w:styleId="Header">
    <w:name w:val="header"/>
    <w:basedOn w:val="Normal"/>
    <w:link w:val="HeaderChar"/>
    <w:uiPriority w:val="99"/>
    <w:unhideWhenUsed/>
    <w:rsid w:val="00EE7E83"/>
    <w:pPr>
      <w:tabs>
        <w:tab w:val="center" w:pos="4513"/>
        <w:tab w:val="right" w:pos="9026"/>
      </w:tabs>
      <w:spacing w:line="240" w:lineRule="auto"/>
    </w:pPr>
  </w:style>
  <w:style w:type="character" w:customStyle="1" w:styleId="HeaderChar">
    <w:name w:val="Header Char"/>
    <w:basedOn w:val="DefaultParagraphFont"/>
    <w:link w:val="Header"/>
    <w:uiPriority w:val="99"/>
    <w:rsid w:val="00EE7E83"/>
  </w:style>
  <w:style w:type="paragraph" w:styleId="Footer">
    <w:name w:val="footer"/>
    <w:basedOn w:val="Normal"/>
    <w:link w:val="FooterChar"/>
    <w:uiPriority w:val="99"/>
    <w:unhideWhenUsed/>
    <w:rsid w:val="00EE7E83"/>
    <w:pPr>
      <w:tabs>
        <w:tab w:val="center" w:pos="4513"/>
        <w:tab w:val="right" w:pos="9026"/>
      </w:tabs>
      <w:spacing w:line="240" w:lineRule="auto"/>
    </w:pPr>
  </w:style>
  <w:style w:type="character" w:customStyle="1" w:styleId="FooterChar">
    <w:name w:val="Footer Char"/>
    <w:basedOn w:val="DefaultParagraphFont"/>
    <w:link w:val="Footer"/>
    <w:uiPriority w:val="99"/>
    <w:rsid w:val="00EE7E83"/>
  </w:style>
  <w:style w:type="character" w:styleId="LineNumber">
    <w:name w:val="line number"/>
    <w:basedOn w:val="DefaultParagraphFont"/>
    <w:uiPriority w:val="99"/>
    <w:semiHidden/>
    <w:unhideWhenUsed/>
    <w:rsid w:val="00EE7E83"/>
  </w:style>
  <w:style w:type="character" w:styleId="Hyperlink">
    <w:name w:val="Hyperlink"/>
    <w:basedOn w:val="DefaultParagraphFont"/>
    <w:uiPriority w:val="99"/>
    <w:unhideWhenUsed/>
    <w:rsid w:val="009153E7"/>
    <w:rPr>
      <w:color w:val="0000FF"/>
      <w:u w:val="single"/>
    </w:rPr>
  </w:style>
  <w:style w:type="character" w:customStyle="1" w:styleId="UnresolvedMention1">
    <w:name w:val="Unresolved Mention1"/>
    <w:basedOn w:val="DefaultParagraphFont"/>
    <w:uiPriority w:val="99"/>
    <w:semiHidden/>
    <w:unhideWhenUsed/>
    <w:rsid w:val="00715FB4"/>
    <w:rPr>
      <w:color w:val="605E5C"/>
      <w:shd w:val="clear" w:color="auto" w:fill="E1DFDD"/>
    </w:rPr>
  </w:style>
  <w:style w:type="character" w:customStyle="1" w:styleId="Heading2Char">
    <w:name w:val="Heading 2 Char"/>
    <w:basedOn w:val="DefaultParagraphFont"/>
    <w:link w:val="Heading2"/>
    <w:uiPriority w:val="9"/>
    <w:rsid w:val="002371C8"/>
    <w:rPr>
      <w:rFonts w:ascii="Times New Roman" w:eastAsia="Times New Roman" w:hAnsi="Times New Roman" w:cs="Times New Roman"/>
      <w:b/>
      <w:bCs/>
      <w:color w:val="000000"/>
      <w:sz w:val="24"/>
      <w:szCs w:val="24"/>
      <w:lang w:eastAsia="en-AU"/>
    </w:rPr>
  </w:style>
  <w:style w:type="character" w:customStyle="1" w:styleId="Heading3Char">
    <w:name w:val="Heading 3 Char"/>
    <w:basedOn w:val="DefaultParagraphFont"/>
    <w:link w:val="Heading3"/>
    <w:uiPriority w:val="9"/>
    <w:rsid w:val="001F37CB"/>
    <w:rPr>
      <w:rFonts w:ascii="Times New Roman" w:eastAsia="Times New Roman" w:hAnsi="Times New Roman" w:cs="Times New Roman"/>
      <w:i/>
      <w:iCs/>
      <w:color w:val="000000"/>
      <w:sz w:val="24"/>
      <w:szCs w:val="24"/>
      <w:lang w:eastAsia="en-AU"/>
    </w:rPr>
  </w:style>
  <w:style w:type="character" w:styleId="CommentReference">
    <w:name w:val="annotation reference"/>
    <w:basedOn w:val="DefaultParagraphFont"/>
    <w:uiPriority w:val="99"/>
    <w:semiHidden/>
    <w:unhideWhenUsed/>
    <w:rsid w:val="007F2BE6"/>
    <w:rPr>
      <w:sz w:val="16"/>
      <w:szCs w:val="16"/>
    </w:rPr>
  </w:style>
  <w:style w:type="paragraph" w:styleId="CommentText">
    <w:name w:val="annotation text"/>
    <w:basedOn w:val="Normal"/>
    <w:link w:val="CommentTextChar"/>
    <w:uiPriority w:val="99"/>
    <w:unhideWhenUsed/>
    <w:rsid w:val="007F2BE6"/>
    <w:pPr>
      <w:spacing w:line="240" w:lineRule="auto"/>
    </w:pPr>
    <w:rPr>
      <w:sz w:val="20"/>
      <w:szCs w:val="20"/>
    </w:rPr>
  </w:style>
  <w:style w:type="character" w:customStyle="1" w:styleId="CommentTextChar">
    <w:name w:val="Comment Text Char"/>
    <w:basedOn w:val="DefaultParagraphFont"/>
    <w:link w:val="CommentText"/>
    <w:uiPriority w:val="99"/>
    <w:rsid w:val="007F2BE6"/>
    <w:rPr>
      <w:sz w:val="20"/>
      <w:szCs w:val="20"/>
    </w:rPr>
  </w:style>
  <w:style w:type="paragraph" w:styleId="CommentSubject">
    <w:name w:val="annotation subject"/>
    <w:basedOn w:val="CommentText"/>
    <w:next w:val="CommentText"/>
    <w:link w:val="CommentSubjectChar"/>
    <w:uiPriority w:val="99"/>
    <w:semiHidden/>
    <w:unhideWhenUsed/>
    <w:rsid w:val="007F2BE6"/>
    <w:rPr>
      <w:b/>
      <w:bCs/>
    </w:rPr>
  </w:style>
  <w:style w:type="character" w:customStyle="1" w:styleId="CommentSubjectChar">
    <w:name w:val="Comment Subject Char"/>
    <w:basedOn w:val="CommentTextChar"/>
    <w:link w:val="CommentSubject"/>
    <w:uiPriority w:val="99"/>
    <w:semiHidden/>
    <w:rsid w:val="007F2BE6"/>
    <w:rPr>
      <w:b/>
      <w:bCs/>
      <w:sz w:val="20"/>
      <w:szCs w:val="20"/>
    </w:rPr>
  </w:style>
  <w:style w:type="character" w:customStyle="1" w:styleId="Heading1Char">
    <w:name w:val="Heading 1 Char"/>
    <w:basedOn w:val="DefaultParagraphFont"/>
    <w:link w:val="Heading1"/>
    <w:uiPriority w:val="9"/>
    <w:rsid w:val="002371C8"/>
    <w:rPr>
      <w:rFonts w:ascii="Times New Roman" w:eastAsia="Times New Roman" w:hAnsi="Times New Roman" w:cs="Times New Roman"/>
      <w:b/>
      <w:bCs/>
      <w:color w:val="000000"/>
      <w:sz w:val="32"/>
      <w:szCs w:val="32"/>
      <w:lang w:eastAsia="en-AU"/>
    </w:rPr>
  </w:style>
  <w:style w:type="character" w:customStyle="1" w:styleId="epub-state">
    <w:name w:val="epub-state"/>
    <w:basedOn w:val="DefaultParagraphFont"/>
    <w:rsid w:val="007F2BE6"/>
  </w:style>
  <w:style w:type="character" w:customStyle="1" w:styleId="epub-date">
    <w:name w:val="epub-date"/>
    <w:basedOn w:val="DefaultParagraphFont"/>
    <w:rsid w:val="007F2BE6"/>
  </w:style>
  <w:style w:type="paragraph" w:styleId="ListParagraph">
    <w:name w:val="List Paragraph"/>
    <w:basedOn w:val="Normal"/>
    <w:uiPriority w:val="34"/>
    <w:qFormat/>
    <w:rsid w:val="002F5C14"/>
    <w:pPr>
      <w:ind w:left="720"/>
      <w:contextualSpacing/>
    </w:pPr>
  </w:style>
  <w:style w:type="paragraph" w:styleId="Bibliography">
    <w:name w:val="Bibliography"/>
    <w:basedOn w:val="Normal"/>
    <w:next w:val="Normal"/>
    <w:uiPriority w:val="37"/>
    <w:unhideWhenUsed/>
    <w:rsid w:val="008117A2"/>
    <w:pPr>
      <w:spacing w:after="240" w:line="240" w:lineRule="auto"/>
      <w:ind w:left="720" w:hanging="720"/>
    </w:pPr>
  </w:style>
  <w:style w:type="character" w:styleId="FollowedHyperlink">
    <w:name w:val="FollowedHyperlink"/>
    <w:basedOn w:val="DefaultParagraphFont"/>
    <w:uiPriority w:val="99"/>
    <w:semiHidden/>
    <w:unhideWhenUsed/>
    <w:rsid w:val="00473043"/>
    <w:rPr>
      <w:color w:val="954F72" w:themeColor="followedHyperlink"/>
      <w:u w:val="single"/>
    </w:rPr>
  </w:style>
  <w:style w:type="character" w:customStyle="1" w:styleId="Heading5Char">
    <w:name w:val="Heading 5 Char"/>
    <w:basedOn w:val="DefaultParagraphFont"/>
    <w:link w:val="Heading5"/>
    <w:uiPriority w:val="9"/>
    <w:rsid w:val="009F7DD8"/>
    <w:rPr>
      <w:rFonts w:asciiTheme="majorHAnsi" w:eastAsiaTheme="majorEastAsia" w:hAnsiTheme="majorHAnsi" w:cstheme="majorBidi"/>
      <w:color w:val="2F5496" w:themeColor="accent1" w:themeShade="BF"/>
    </w:rPr>
  </w:style>
  <w:style w:type="character" w:customStyle="1" w:styleId="Heading4Char">
    <w:name w:val="Heading 4 Char"/>
    <w:basedOn w:val="DefaultParagraphFont"/>
    <w:link w:val="Heading4"/>
    <w:uiPriority w:val="9"/>
    <w:semiHidden/>
    <w:rsid w:val="00270170"/>
    <w:rPr>
      <w:rFonts w:asciiTheme="majorHAnsi" w:eastAsiaTheme="majorEastAsia" w:hAnsiTheme="majorHAnsi" w:cstheme="majorBidi"/>
      <w:i/>
      <w:iCs/>
      <w:color w:val="2F5496" w:themeColor="accent1" w:themeShade="BF"/>
      <w:sz w:val="24"/>
      <w:szCs w:val="24"/>
      <w:lang w:eastAsia="en-AU"/>
    </w:rPr>
  </w:style>
  <w:style w:type="character" w:customStyle="1" w:styleId="sheader2">
    <w:name w:val="sheader2"/>
    <w:basedOn w:val="DefaultParagraphFont"/>
    <w:rsid w:val="00920F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628329">
      <w:bodyDiv w:val="1"/>
      <w:marLeft w:val="0"/>
      <w:marRight w:val="0"/>
      <w:marTop w:val="0"/>
      <w:marBottom w:val="0"/>
      <w:divBdr>
        <w:top w:val="none" w:sz="0" w:space="0" w:color="auto"/>
        <w:left w:val="none" w:sz="0" w:space="0" w:color="auto"/>
        <w:bottom w:val="none" w:sz="0" w:space="0" w:color="auto"/>
        <w:right w:val="none" w:sz="0" w:space="0" w:color="auto"/>
      </w:divBdr>
    </w:div>
    <w:div w:id="65349860">
      <w:bodyDiv w:val="1"/>
      <w:marLeft w:val="0"/>
      <w:marRight w:val="0"/>
      <w:marTop w:val="0"/>
      <w:marBottom w:val="0"/>
      <w:divBdr>
        <w:top w:val="none" w:sz="0" w:space="0" w:color="auto"/>
        <w:left w:val="none" w:sz="0" w:space="0" w:color="auto"/>
        <w:bottom w:val="none" w:sz="0" w:space="0" w:color="auto"/>
        <w:right w:val="none" w:sz="0" w:space="0" w:color="auto"/>
      </w:divBdr>
    </w:div>
    <w:div w:id="106388166">
      <w:bodyDiv w:val="1"/>
      <w:marLeft w:val="0"/>
      <w:marRight w:val="0"/>
      <w:marTop w:val="0"/>
      <w:marBottom w:val="0"/>
      <w:divBdr>
        <w:top w:val="none" w:sz="0" w:space="0" w:color="auto"/>
        <w:left w:val="none" w:sz="0" w:space="0" w:color="auto"/>
        <w:bottom w:val="none" w:sz="0" w:space="0" w:color="auto"/>
        <w:right w:val="none" w:sz="0" w:space="0" w:color="auto"/>
      </w:divBdr>
    </w:div>
    <w:div w:id="164980541">
      <w:bodyDiv w:val="1"/>
      <w:marLeft w:val="0"/>
      <w:marRight w:val="0"/>
      <w:marTop w:val="0"/>
      <w:marBottom w:val="0"/>
      <w:divBdr>
        <w:top w:val="none" w:sz="0" w:space="0" w:color="auto"/>
        <w:left w:val="none" w:sz="0" w:space="0" w:color="auto"/>
        <w:bottom w:val="none" w:sz="0" w:space="0" w:color="auto"/>
        <w:right w:val="none" w:sz="0" w:space="0" w:color="auto"/>
      </w:divBdr>
    </w:div>
    <w:div w:id="182280661">
      <w:bodyDiv w:val="1"/>
      <w:marLeft w:val="0"/>
      <w:marRight w:val="0"/>
      <w:marTop w:val="0"/>
      <w:marBottom w:val="0"/>
      <w:divBdr>
        <w:top w:val="none" w:sz="0" w:space="0" w:color="auto"/>
        <w:left w:val="none" w:sz="0" w:space="0" w:color="auto"/>
        <w:bottom w:val="none" w:sz="0" w:space="0" w:color="auto"/>
        <w:right w:val="none" w:sz="0" w:space="0" w:color="auto"/>
      </w:divBdr>
    </w:div>
    <w:div w:id="191118632">
      <w:bodyDiv w:val="1"/>
      <w:marLeft w:val="0"/>
      <w:marRight w:val="0"/>
      <w:marTop w:val="0"/>
      <w:marBottom w:val="0"/>
      <w:divBdr>
        <w:top w:val="none" w:sz="0" w:space="0" w:color="auto"/>
        <w:left w:val="none" w:sz="0" w:space="0" w:color="auto"/>
        <w:bottom w:val="none" w:sz="0" w:space="0" w:color="auto"/>
        <w:right w:val="none" w:sz="0" w:space="0" w:color="auto"/>
      </w:divBdr>
      <w:divsChild>
        <w:div w:id="571237807">
          <w:marLeft w:val="0"/>
          <w:marRight w:val="0"/>
          <w:marTop w:val="0"/>
          <w:marBottom w:val="0"/>
          <w:divBdr>
            <w:top w:val="none" w:sz="0" w:space="0" w:color="auto"/>
            <w:left w:val="none" w:sz="0" w:space="0" w:color="auto"/>
            <w:bottom w:val="none" w:sz="0" w:space="0" w:color="auto"/>
            <w:right w:val="none" w:sz="0" w:space="0" w:color="auto"/>
          </w:divBdr>
        </w:div>
      </w:divsChild>
    </w:div>
    <w:div w:id="393086518">
      <w:bodyDiv w:val="1"/>
      <w:marLeft w:val="0"/>
      <w:marRight w:val="0"/>
      <w:marTop w:val="0"/>
      <w:marBottom w:val="0"/>
      <w:divBdr>
        <w:top w:val="none" w:sz="0" w:space="0" w:color="auto"/>
        <w:left w:val="none" w:sz="0" w:space="0" w:color="auto"/>
        <w:bottom w:val="none" w:sz="0" w:space="0" w:color="auto"/>
        <w:right w:val="none" w:sz="0" w:space="0" w:color="auto"/>
      </w:divBdr>
    </w:div>
    <w:div w:id="412506866">
      <w:bodyDiv w:val="1"/>
      <w:marLeft w:val="0"/>
      <w:marRight w:val="0"/>
      <w:marTop w:val="0"/>
      <w:marBottom w:val="0"/>
      <w:divBdr>
        <w:top w:val="none" w:sz="0" w:space="0" w:color="auto"/>
        <w:left w:val="none" w:sz="0" w:space="0" w:color="auto"/>
        <w:bottom w:val="none" w:sz="0" w:space="0" w:color="auto"/>
        <w:right w:val="none" w:sz="0" w:space="0" w:color="auto"/>
      </w:divBdr>
    </w:div>
    <w:div w:id="622543594">
      <w:bodyDiv w:val="1"/>
      <w:marLeft w:val="0"/>
      <w:marRight w:val="0"/>
      <w:marTop w:val="0"/>
      <w:marBottom w:val="0"/>
      <w:divBdr>
        <w:top w:val="none" w:sz="0" w:space="0" w:color="auto"/>
        <w:left w:val="none" w:sz="0" w:space="0" w:color="auto"/>
        <w:bottom w:val="none" w:sz="0" w:space="0" w:color="auto"/>
        <w:right w:val="none" w:sz="0" w:space="0" w:color="auto"/>
      </w:divBdr>
    </w:div>
    <w:div w:id="665473763">
      <w:bodyDiv w:val="1"/>
      <w:marLeft w:val="0"/>
      <w:marRight w:val="0"/>
      <w:marTop w:val="0"/>
      <w:marBottom w:val="0"/>
      <w:divBdr>
        <w:top w:val="none" w:sz="0" w:space="0" w:color="auto"/>
        <w:left w:val="none" w:sz="0" w:space="0" w:color="auto"/>
        <w:bottom w:val="none" w:sz="0" w:space="0" w:color="auto"/>
        <w:right w:val="none" w:sz="0" w:space="0" w:color="auto"/>
      </w:divBdr>
    </w:div>
    <w:div w:id="883103221">
      <w:bodyDiv w:val="1"/>
      <w:marLeft w:val="0"/>
      <w:marRight w:val="0"/>
      <w:marTop w:val="0"/>
      <w:marBottom w:val="0"/>
      <w:divBdr>
        <w:top w:val="none" w:sz="0" w:space="0" w:color="auto"/>
        <w:left w:val="none" w:sz="0" w:space="0" w:color="auto"/>
        <w:bottom w:val="none" w:sz="0" w:space="0" w:color="auto"/>
        <w:right w:val="none" w:sz="0" w:space="0" w:color="auto"/>
      </w:divBdr>
    </w:div>
    <w:div w:id="925767011">
      <w:bodyDiv w:val="1"/>
      <w:marLeft w:val="0"/>
      <w:marRight w:val="0"/>
      <w:marTop w:val="0"/>
      <w:marBottom w:val="0"/>
      <w:divBdr>
        <w:top w:val="none" w:sz="0" w:space="0" w:color="auto"/>
        <w:left w:val="none" w:sz="0" w:space="0" w:color="auto"/>
        <w:bottom w:val="none" w:sz="0" w:space="0" w:color="auto"/>
        <w:right w:val="none" w:sz="0" w:space="0" w:color="auto"/>
      </w:divBdr>
    </w:div>
    <w:div w:id="1025671059">
      <w:bodyDiv w:val="1"/>
      <w:marLeft w:val="0"/>
      <w:marRight w:val="0"/>
      <w:marTop w:val="0"/>
      <w:marBottom w:val="0"/>
      <w:divBdr>
        <w:top w:val="none" w:sz="0" w:space="0" w:color="auto"/>
        <w:left w:val="none" w:sz="0" w:space="0" w:color="auto"/>
        <w:bottom w:val="none" w:sz="0" w:space="0" w:color="auto"/>
        <w:right w:val="none" w:sz="0" w:space="0" w:color="auto"/>
      </w:divBdr>
    </w:div>
    <w:div w:id="1113472903">
      <w:bodyDiv w:val="1"/>
      <w:marLeft w:val="0"/>
      <w:marRight w:val="0"/>
      <w:marTop w:val="0"/>
      <w:marBottom w:val="0"/>
      <w:divBdr>
        <w:top w:val="none" w:sz="0" w:space="0" w:color="auto"/>
        <w:left w:val="none" w:sz="0" w:space="0" w:color="auto"/>
        <w:bottom w:val="none" w:sz="0" w:space="0" w:color="auto"/>
        <w:right w:val="none" w:sz="0" w:space="0" w:color="auto"/>
      </w:divBdr>
      <w:divsChild>
        <w:div w:id="459497290">
          <w:marLeft w:val="0"/>
          <w:marRight w:val="0"/>
          <w:marTop w:val="225"/>
          <w:marBottom w:val="225"/>
          <w:divBdr>
            <w:top w:val="none" w:sz="0" w:space="0" w:color="auto"/>
            <w:left w:val="none" w:sz="0" w:space="0" w:color="auto"/>
            <w:bottom w:val="none" w:sz="0" w:space="0" w:color="auto"/>
            <w:right w:val="none" w:sz="0" w:space="0" w:color="auto"/>
          </w:divBdr>
          <w:divsChild>
            <w:div w:id="1257665481">
              <w:marLeft w:val="0"/>
              <w:marRight w:val="0"/>
              <w:marTop w:val="0"/>
              <w:marBottom w:val="0"/>
              <w:divBdr>
                <w:top w:val="none" w:sz="0" w:space="0" w:color="auto"/>
                <w:left w:val="none" w:sz="0" w:space="0" w:color="auto"/>
                <w:bottom w:val="none" w:sz="0" w:space="0" w:color="auto"/>
                <w:right w:val="none" w:sz="0" w:space="0" w:color="auto"/>
              </w:divBdr>
              <w:divsChild>
                <w:div w:id="788667746">
                  <w:marLeft w:val="0"/>
                  <w:marRight w:val="0"/>
                  <w:marTop w:val="0"/>
                  <w:marBottom w:val="0"/>
                  <w:divBdr>
                    <w:top w:val="none" w:sz="0" w:space="0" w:color="auto"/>
                    <w:left w:val="none" w:sz="0" w:space="0" w:color="auto"/>
                    <w:bottom w:val="none" w:sz="0" w:space="0" w:color="auto"/>
                    <w:right w:val="none" w:sz="0" w:space="0" w:color="auto"/>
                  </w:divBdr>
                  <w:divsChild>
                    <w:div w:id="1790737761">
                      <w:marLeft w:val="0"/>
                      <w:marRight w:val="0"/>
                      <w:marTop w:val="0"/>
                      <w:marBottom w:val="0"/>
                      <w:divBdr>
                        <w:top w:val="none" w:sz="0" w:space="0" w:color="auto"/>
                        <w:left w:val="none" w:sz="0" w:space="0" w:color="auto"/>
                        <w:bottom w:val="none" w:sz="0" w:space="0" w:color="auto"/>
                        <w:right w:val="none" w:sz="0" w:space="0" w:color="auto"/>
                      </w:divBdr>
                    </w:div>
                    <w:div w:id="8346086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3295988">
          <w:marLeft w:val="0"/>
          <w:marRight w:val="0"/>
          <w:marTop w:val="225"/>
          <w:marBottom w:val="225"/>
          <w:divBdr>
            <w:top w:val="none" w:sz="0" w:space="0" w:color="auto"/>
            <w:left w:val="none" w:sz="0" w:space="0" w:color="auto"/>
            <w:bottom w:val="none" w:sz="0" w:space="0" w:color="auto"/>
            <w:right w:val="none" w:sz="0" w:space="0" w:color="auto"/>
          </w:divBdr>
          <w:divsChild>
            <w:div w:id="759956304">
              <w:marLeft w:val="0"/>
              <w:marRight w:val="0"/>
              <w:marTop w:val="0"/>
              <w:marBottom w:val="0"/>
              <w:divBdr>
                <w:top w:val="none" w:sz="0" w:space="0" w:color="auto"/>
                <w:left w:val="none" w:sz="0" w:space="0" w:color="auto"/>
                <w:bottom w:val="none" w:sz="0" w:space="0" w:color="auto"/>
                <w:right w:val="none" w:sz="0" w:space="0" w:color="auto"/>
              </w:divBdr>
            </w:div>
            <w:div w:id="207881159">
              <w:marLeft w:val="0"/>
              <w:marRight w:val="0"/>
              <w:marTop w:val="0"/>
              <w:marBottom w:val="0"/>
              <w:divBdr>
                <w:top w:val="none" w:sz="0" w:space="0" w:color="auto"/>
                <w:left w:val="none" w:sz="0" w:space="0" w:color="auto"/>
                <w:bottom w:val="none" w:sz="0" w:space="0" w:color="auto"/>
                <w:right w:val="none" w:sz="0" w:space="0" w:color="auto"/>
              </w:divBdr>
            </w:div>
            <w:div w:id="1655570784">
              <w:marLeft w:val="0"/>
              <w:marRight w:val="0"/>
              <w:marTop w:val="0"/>
              <w:marBottom w:val="0"/>
              <w:divBdr>
                <w:top w:val="none" w:sz="0" w:space="0" w:color="auto"/>
                <w:left w:val="none" w:sz="0" w:space="0" w:color="auto"/>
                <w:bottom w:val="none" w:sz="0" w:space="0" w:color="auto"/>
                <w:right w:val="none" w:sz="0" w:space="0" w:color="auto"/>
              </w:divBdr>
            </w:div>
          </w:divsChild>
        </w:div>
        <w:div w:id="509494305">
          <w:marLeft w:val="0"/>
          <w:marRight w:val="0"/>
          <w:marTop w:val="150"/>
          <w:marBottom w:val="150"/>
          <w:divBdr>
            <w:top w:val="none" w:sz="0" w:space="0" w:color="auto"/>
            <w:left w:val="none" w:sz="0" w:space="0" w:color="auto"/>
            <w:bottom w:val="none" w:sz="0" w:space="0" w:color="auto"/>
            <w:right w:val="none" w:sz="0" w:space="0" w:color="auto"/>
          </w:divBdr>
        </w:div>
      </w:divsChild>
    </w:div>
    <w:div w:id="1174222484">
      <w:bodyDiv w:val="1"/>
      <w:marLeft w:val="0"/>
      <w:marRight w:val="0"/>
      <w:marTop w:val="0"/>
      <w:marBottom w:val="0"/>
      <w:divBdr>
        <w:top w:val="none" w:sz="0" w:space="0" w:color="auto"/>
        <w:left w:val="none" w:sz="0" w:space="0" w:color="auto"/>
        <w:bottom w:val="none" w:sz="0" w:space="0" w:color="auto"/>
        <w:right w:val="none" w:sz="0" w:space="0" w:color="auto"/>
      </w:divBdr>
    </w:div>
    <w:div w:id="1248079796">
      <w:bodyDiv w:val="1"/>
      <w:marLeft w:val="0"/>
      <w:marRight w:val="0"/>
      <w:marTop w:val="0"/>
      <w:marBottom w:val="0"/>
      <w:divBdr>
        <w:top w:val="none" w:sz="0" w:space="0" w:color="auto"/>
        <w:left w:val="none" w:sz="0" w:space="0" w:color="auto"/>
        <w:bottom w:val="none" w:sz="0" w:space="0" w:color="auto"/>
        <w:right w:val="none" w:sz="0" w:space="0" w:color="auto"/>
      </w:divBdr>
    </w:div>
    <w:div w:id="1280987605">
      <w:bodyDiv w:val="1"/>
      <w:marLeft w:val="0"/>
      <w:marRight w:val="0"/>
      <w:marTop w:val="0"/>
      <w:marBottom w:val="0"/>
      <w:divBdr>
        <w:top w:val="none" w:sz="0" w:space="0" w:color="auto"/>
        <w:left w:val="none" w:sz="0" w:space="0" w:color="auto"/>
        <w:bottom w:val="none" w:sz="0" w:space="0" w:color="auto"/>
        <w:right w:val="none" w:sz="0" w:space="0" w:color="auto"/>
      </w:divBdr>
    </w:div>
    <w:div w:id="1409690603">
      <w:bodyDiv w:val="1"/>
      <w:marLeft w:val="0"/>
      <w:marRight w:val="0"/>
      <w:marTop w:val="0"/>
      <w:marBottom w:val="0"/>
      <w:divBdr>
        <w:top w:val="none" w:sz="0" w:space="0" w:color="auto"/>
        <w:left w:val="none" w:sz="0" w:space="0" w:color="auto"/>
        <w:bottom w:val="none" w:sz="0" w:space="0" w:color="auto"/>
        <w:right w:val="none" w:sz="0" w:space="0" w:color="auto"/>
      </w:divBdr>
      <w:divsChild>
        <w:div w:id="2073768175">
          <w:marLeft w:val="0"/>
          <w:marRight w:val="0"/>
          <w:marTop w:val="0"/>
          <w:marBottom w:val="300"/>
          <w:divBdr>
            <w:top w:val="single" w:sz="6" w:space="11" w:color="E1E1E8"/>
            <w:left w:val="single" w:sz="6" w:space="11" w:color="E1E1E8"/>
            <w:bottom w:val="single" w:sz="6" w:space="11" w:color="E1E1E8"/>
            <w:right w:val="single" w:sz="6" w:space="26" w:color="E1E1E8"/>
          </w:divBdr>
        </w:div>
      </w:divsChild>
    </w:div>
    <w:div w:id="1427731442">
      <w:bodyDiv w:val="1"/>
      <w:marLeft w:val="0"/>
      <w:marRight w:val="0"/>
      <w:marTop w:val="0"/>
      <w:marBottom w:val="0"/>
      <w:divBdr>
        <w:top w:val="none" w:sz="0" w:space="0" w:color="auto"/>
        <w:left w:val="none" w:sz="0" w:space="0" w:color="auto"/>
        <w:bottom w:val="none" w:sz="0" w:space="0" w:color="auto"/>
        <w:right w:val="none" w:sz="0" w:space="0" w:color="auto"/>
      </w:divBdr>
      <w:divsChild>
        <w:div w:id="1063026653">
          <w:marLeft w:val="0"/>
          <w:marRight w:val="0"/>
          <w:marTop w:val="0"/>
          <w:marBottom w:val="0"/>
          <w:divBdr>
            <w:top w:val="none" w:sz="0" w:space="0" w:color="auto"/>
            <w:left w:val="none" w:sz="0" w:space="0" w:color="auto"/>
            <w:bottom w:val="none" w:sz="0" w:space="0" w:color="auto"/>
            <w:right w:val="none" w:sz="0" w:space="0" w:color="auto"/>
          </w:divBdr>
          <w:divsChild>
            <w:div w:id="475683758">
              <w:marLeft w:val="0"/>
              <w:marRight w:val="0"/>
              <w:marTop w:val="90"/>
              <w:marBottom w:val="0"/>
              <w:divBdr>
                <w:top w:val="none" w:sz="0" w:space="0" w:color="auto"/>
                <w:left w:val="none" w:sz="0" w:space="0" w:color="auto"/>
                <w:bottom w:val="none" w:sz="0" w:space="0" w:color="auto"/>
                <w:right w:val="none" w:sz="0" w:space="0" w:color="auto"/>
              </w:divBdr>
              <w:divsChild>
                <w:div w:id="1046023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7057653">
          <w:marLeft w:val="180"/>
          <w:marRight w:val="180"/>
          <w:marTop w:val="0"/>
          <w:marBottom w:val="0"/>
          <w:divBdr>
            <w:top w:val="single" w:sz="6" w:space="6" w:color="DADCE0"/>
            <w:left w:val="none" w:sz="0" w:space="0" w:color="auto"/>
            <w:bottom w:val="none" w:sz="0" w:space="0" w:color="auto"/>
            <w:right w:val="none" w:sz="0" w:space="0" w:color="auto"/>
          </w:divBdr>
          <w:divsChild>
            <w:div w:id="347680923">
              <w:marLeft w:val="0"/>
              <w:marRight w:val="0"/>
              <w:marTop w:val="0"/>
              <w:marBottom w:val="90"/>
              <w:divBdr>
                <w:top w:val="none" w:sz="0" w:space="0" w:color="auto"/>
                <w:left w:val="none" w:sz="0" w:space="0" w:color="auto"/>
                <w:bottom w:val="none" w:sz="0" w:space="0" w:color="auto"/>
                <w:right w:val="none" w:sz="0" w:space="0" w:color="auto"/>
              </w:divBdr>
              <w:divsChild>
                <w:div w:id="1849172991">
                  <w:marLeft w:val="0"/>
                  <w:marRight w:val="0"/>
                  <w:marTop w:val="30"/>
                  <w:marBottom w:val="0"/>
                  <w:divBdr>
                    <w:top w:val="none" w:sz="0" w:space="0" w:color="auto"/>
                    <w:left w:val="none" w:sz="0" w:space="0" w:color="auto"/>
                    <w:bottom w:val="none" w:sz="0" w:space="0" w:color="auto"/>
                    <w:right w:val="none" w:sz="0" w:space="0" w:color="auto"/>
                  </w:divBdr>
                </w:div>
                <w:div w:id="264775666">
                  <w:marLeft w:val="0"/>
                  <w:marRight w:val="0"/>
                  <w:marTop w:val="0"/>
                  <w:marBottom w:val="0"/>
                  <w:divBdr>
                    <w:top w:val="none" w:sz="0" w:space="0" w:color="auto"/>
                    <w:left w:val="none" w:sz="0" w:space="0" w:color="auto"/>
                    <w:bottom w:val="none" w:sz="0" w:space="0" w:color="auto"/>
                    <w:right w:val="none" w:sz="0" w:space="0" w:color="auto"/>
                  </w:divBdr>
                  <w:divsChild>
                    <w:div w:id="87846755">
                      <w:marLeft w:val="0"/>
                      <w:marRight w:val="0"/>
                      <w:marTop w:val="0"/>
                      <w:marBottom w:val="0"/>
                      <w:divBdr>
                        <w:top w:val="none" w:sz="0" w:space="0" w:color="auto"/>
                        <w:left w:val="none" w:sz="0" w:space="0" w:color="auto"/>
                        <w:bottom w:val="none" w:sz="0" w:space="0" w:color="auto"/>
                        <w:right w:val="none" w:sz="0" w:space="0" w:color="auto"/>
                      </w:divBdr>
                    </w:div>
                    <w:div w:id="12333963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8259345">
              <w:marLeft w:val="0"/>
              <w:marRight w:val="0"/>
              <w:marTop w:val="90"/>
              <w:marBottom w:val="0"/>
              <w:divBdr>
                <w:top w:val="none" w:sz="0" w:space="0" w:color="auto"/>
                <w:left w:val="none" w:sz="0" w:space="0" w:color="auto"/>
                <w:bottom w:val="none" w:sz="0" w:space="0" w:color="auto"/>
                <w:right w:val="none" w:sz="0" w:space="0" w:color="auto"/>
              </w:divBdr>
              <w:divsChild>
                <w:div w:id="10036254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7276086">
      <w:bodyDiv w:val="1"/>
      <w:marLeft w:val="0"/>
      <w:marRight w:val="0"/>
      <w:marTop w:val="0"/>
      <w:marBottom w:val="0"/>
      <w:divBdr>
        <w:top w:val="none" w:sz="0" w:space="0" w:color="auto"/>
        <w:left w:val="none" w:sz="0" w:space="0" w:color="auto"/>
        <w:bottom w:val="none" w:sz="0" w:space="0" w:color="auto"/>
        <w:right w:val="none" w:sz="0" w:space="0" w:color="auto"/>
      </w:divBdr>
    </w:div>
    <w:div w:id="1655334003">
      <w:bodyDiv w:val="1"/>
      <w:marLeft w:val="0"/>
      <w:marRight w:val="0"/>
      <w:marTop w:val="0"/>
      <w:marBottom w:val="0"/>
      <w:divBdr>
        <w:top w:val="none" w:sz="0" w:space="0" w:color="auto"/>
        <w:left w:val="none" w:sz="0" w:space="0" w:color="auto"/>
        <w:bottom w:val="none" w:sz="0" w:space="0" w:color="auto"/>
        <w:right w:val="none" w:sz="0" w:space="0" w:color="auto"/>
      </w:divBdr>
      <w:divsChild>
        <w:div w:id="1517112330">
          <w:marLeft w:val="0"/>
          <w:marRight w:val="0"/>
          <w:marTop w:val="0"/>
          <w:marBottom w:val="0"/>
          <w:divBdr>
            <w:top w:val="none" w:sz="0" w:space="0" w:color="auto"/>
            <w:left w:val="none" w:sz="0" w:space="0" w:color="auto"/>
            <w:bottom w:val="none" w:sz="0" w:space="0" w:color="auto"/>
            <w:right w:val="none" w:sz="0" w:space="0" w:color="auto"/>
          </w:divBdr>
          <w:divsChild>
            <w:div w:id="1789011739">
              <w:marLeft w:val="0"/>
              <w:marRight w:val="0"/>
              <w:marTop w:val="90"/>
              <w:marBottom w:val="0"/>
              <w:divBdr>
                <w:top w:val="none" w:sz="0" w:space="0" w:color="auto"/>
                <w:left w:val="none" w:sz="0" w:space="0" w:color="auto"/>
                <w:bottom w:val="none" w:sz="0" w:space="0" w:color="auto"/>
                <w:right w:val="none" w:sz="0" w:space="0" w:color="auto"/>
              </w:divBdr>
              <w:divsChild>
                <w:div w:id="1015036211">
                  <w:marLeft w:val="0"/>
                  <w:marRight w:val="0"/>
                  <w:marTop w:val="0"/>
                  <w:marBottom w:val="0"/>
                  <w:divBdr>
                    <w:top w:val="none" w:sz="0" w:space="0" w:color="auto"/>
                    <w:left w:val="none" w:sz="0" w:space="0" w:color="auto"/>
                    <w:bottom w:val="none" w:sz="0" w:space="0" w:color="auto"/>
                    <w:right w:val="none" w:sz="0" w:space="0" w:color="auto"/>
                  </w:divBdr>
                  <w:divsChild>
                    <w:div w:id="2118521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7420221">
          <w:marLeft w:val="180"/>
          <w:marRight w:val="180"/>
          <w:marTop w:val="0"/>
          <w:marBottom w:val="0"/>
          <w:divBdr>
            <w:top w:val="single" w:sz="6" w:space="6" w:color="DADCE0"/>
            <w:left w:val="none" w:sz="0" w:space="0" w:color="auto"/>
            <w:bottom w:val="none" w:sz="0" w:space="0" w:color="auto"/>
            <w:right w:val="none" w:sz="0" w:space="0" w:color="auto"/>
          </w:divBdr>
          <w:divsChild>
            <w:div w:id="439955487">
              <w:marLeft w:val="0"/>
              <w:marRight w:val="0"/>
              <w:marTop w:val="0"/>
              <w:marBottom w:val="90"/>
              <w:divBdr>
                <w:top w:val="none" w:sz="0" w:space="0" w:color="auto"/>
                <w:left w:val="none" w:sz="0" w:space="0" w:color="auto"/>
                <w:bottom w:val="none" w:sz="0" w:space="0" w:color="auto"/>
                <w:right w:val="none" w:sz="0" w:space="0" w:color="auto"/>
              </w:divBdr>
              <w:divsChild>
                <w:div w:id="687609070">
                  <w:marLeft w:val="0"/>
                  <w:marRight w:val="0"/>
                  <w:marTop w:val="30"/>
                  <w:marBottom w:val="0"/>
                  <w:divBdr>
                    <w:top w:val="none" w:sz="0" w:space="0" w:color="auto"/>
                    <w:left w:val="none" w:sz="0" w:space="0" w:color="auto"/>
                    <w:bottom w:val="none" w:sz="0" w:space="0" w:color="auto"/>
                    <w:right w:val="none" w:sz="0" w:space="0" w:color="auto"/>
                  </w:divBdr>
                </w:div>
                <w:div w:id="1274359652">
                  <w:marLeft w:val="0"/>
                  <w:marRight w:val="0"/>
                  <w:marTop w:val="0"/>
                  <w:marBottom w:val="0"/>
                  <w:divBdr>
                    <w:top w:val="none" w:sz="0" w:space="0" w:color="auto"/>
                    <w:left w:val="none" w:sz="0" w:space="0" w:color="auto"/>
                    <w:bottom w:val="none" w:sz="0" w:space="0" w:color="auto"/>
                    <w:right w:val="none" w:sz="0" w:space="0" w:color="auto"/>
                  </w:divBdr>
                  <w:divsChild>
                    <w:div w:id="1884824786">
                      <w:marLeft w:val="0"/>
                      <w:marRight w:val="0"/>
                      <w:marTop w:val="0"/>
                      <w:marBottom w:val="0"/>
                      <w:divBdr>
                        <w:top w:val="none" w:sz="0" w:space="0" w:color="auto"/>
                        <w:left w:val="none" w:sz="0" w:space="0" w:color="auto"/>
                        <w:bottom w:val="none" w:sz="0" w:space="0" w:color="auto"/>
                        <w:right w:val="none" w:sz="0" w:space="0" w:color="auto"/>
                      </w:divBdr>
                    </w:div>
                    <w:div w:id="54414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910247">
              <w:marLeft w:val="0"/>
              <w:marRight w:val="0"/>
              <w:marTop w:val="90"/>
              <w:marBottom w:val="0"/>
              <w:divBdr>
                <w:top w:val="none" w:sz="0" w:space="0" w:color="auto"/>
                <w:left w:val="none" w:sz="0" w:space="0" w:color="auto"/>
                <w:bottom w:val="none" w:sz="0" w:space="0" w:color="auto"/>
                <w:right w:val="none" w:sz="0" w:space="0" w:color="auto"/>
              </w:divBdr>
              <w:divsChild>
                <w:div w:id="638925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5664470">
      <w:bodyDiv w:val="1"/>
      <w:marLeft w:val="0"/>
      <w:marRight w:val="0"/>
      <w:marTop w:val="0"/>
      <w:marBottom w:val="0"/>
      <w:divBdr>
        <w:top w:val="none" w:sz="0" w:space="0" w:color="auto"/>
        <w:left w:val="none" w:sz="0" w:space="0" w:color="auto"/>
        <w:bottom w:val="none" w:sz="0" w:space="0" w:color="auto"/>
        <w:right w:val="none" w:sz="0" w:space="0" w:color="auto"/>
      </w:divBdr>
    </w:div>
    <w:div w:id="1939873015">
      <w:bodyDiv w:val="1"/>
      <w:marLeft w:val="0"/>
      <w:marRight w:val="0"/>
      <w:marTop w:val="0"/>
      <w:marBottom w:val="0"/>
      <w:divBdr>
        <w:top w:val="none" w:sz="0" w:space="0" w:color="auto"/>
        <w:left w:val="none" w:sz="0" w:space="0" w:color="auto"/>
        <w:bottom w:val="none" w:sz="0" w:space="0" w:color="auto"/>
        <w:right w:val="none" w:sz="0" w:space="0" w:color="auto"/>
      </w:divBdr>
    </w:div>
    <w:div w:id="21066811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111/j.1600-0633.2007.00282.x" TargetMode="External"/><Relationship Id="rId2" Type="http://schemas.openxmlformats.org/officeDocument/2006/relationships/hyperlink" Target="https://onlinelibrary.wiley.com/action/doSearch?ContribAuthorStored=Ruetz+III%2C+C+R" TargetMode="External"/><Relationship Id="rId1" Type="http://schemas.openxmlformats.org/officeDocument/2006/relationships/hyperlink" Target="https://onlinelibrary.wiley.com/action/doSearch?ContribAuthorStored=Cookingham%2C+M+N" TargetMode="External"/><Relationship Id="rId6" Type="http://schemas.openxmlformats.org/officeDocument/2006/relationships/image" Target="media/image1.png"/><Relationship Id="rId5" Type="http://schemas.openxmlformats.org/officeDocument/2006/relationships/hyperlink" Target="mailto:ruetzc@gvsu.edu" TargetMode="External"/><Relationship Id="rId4" Type="http://schemas.openxmlformats.org/officeDocument/2006/relationships/hyperlink" Target="https://onlinelibrary.wiley.com/doi/abs/10.1111/j.1600-0633.2007.00282.x"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osf.io/3tphj/" TargetMode="External"/><Relationship Id="rId17"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NPY2zs"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www.zotero.org/google-docs/?PMzkql"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EF48CD-9FB2-4863-86BD-748601000B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83</TotalTime>
  <Pages>16</Pages>
  <Words>12967</Words>
  <Characters>73916</Characters>
  <Application>Microsoft Office Word</Application>
  <DocSecurity>0</DocSecurity>
  <Lines>615</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7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as Patrick Moran</dc:creator>
  <cp:keywords/>
  <dc:description/>
  <cp:lastModifiedBy>Nicholas Patrick Moran</cp:lastModifiedBy>
  <cp:revision>17</cp:revision>
  <dcterms:created xsi:type="dcterms:W3CDTF">2021-03-25T14:28:00Z</dcterms:created>
  <dcterms:modified xsi:type="dcterms:W3CDTF">2022-05-10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puK0kHgb"/&gt;&lt;style id="http://www.zotero.org/styles/frontiers-in-ecology-and-evolution" hasBibliography="1" bibliographyStyleHasBeenSet="1"/&gt;&lt;prefs&gt;&lt;pref name="fieldType" value="Field"/&gt;&lt;/prefs&gt;&lt;/</vt:lpwstr>
  </property>
  <property fmtid="{D5CDD505-2E9C-101B-9397-08002B2CF9AE}" pid="3" name="ZOTERO_PREF_2">
    <vt:lpwstr>data&gt;</vt:lpwstr>
  </property>
</Properties>
</file>